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IE" w:eastAsia="ja-JP"/>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IE" w:eastAsia="ja-JP"/>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auro Moresi, Francesco Donsì</w:t>
            </w:r>
          </w:p>
          <w:p w14:paraId="1B0F1814" w14:textId="13B76356"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EA90F6E" w:rsidR="00E978D0" w:rsidRPr="00B57B36" w:rsidRDefault="007359D1" w:rsidP="00E978D0">
      <w:pPr>
        <w:pStyle w:val="CETTitle"/>
      </w:pPr>
      <w:r>
        <w:t xml:space="preserve">Purification and </w:t>
      </w:r>
      <w:r w:rsidR="00C12BA5">
        <w:t>C</w:t>
      </w:r>
      <w:r>
        <w:t xml:space="preserve">haracterisation of a </w:t>
      </w:r>
      <w:r w:rsidR="00C12BA5">
        <w:t>F</w:t>
      </w:r>
      <w:r>
        <w:t xml:space="preserve">ungal </w:t>
      </w:r>
      <w:r>
        <w:rPr>
          <w:rFonts w:ascii="Times New Roman" w:hAnsi="Times New Roman"/>
        </w:rPr>
        <w:t>β</w:t>
      </w:r>
      <w:r>
        <w:t xml:space="preserve">-1,6-glucanase for the </w:t>
      </w:r>
      <w:r w:rsidR="00C12BA5">
        <w:t>P</w:t>
      </w:r>
      <w:r>
        <w:t xml:space="preserve">roduction of </w:t>
      </w:r>
      <w:proofErr w:type="spellStart"/>
      <w:r w:rsidR="00C12BA5">
        <w:t>G</w:t>
      </w:r>
      <w:r>
        <w:t>entio</w:t>
      </w:r>
      <w:proofErr w:type="spellEnd"/>
      <w:r>
        <w:t xml:space="preserve">-oligosaccharides from Brewer’s </w:t>
      </w:r>
      <w:r w:rsidR="00C12BA5">
        <w:t>S</w:t>
      </w:r>
      <w:r>
        <w:t xml:space="preserve">pent </w:t>
      </w:r>
      <w:r w:rsidR="00C12BA5">
        <w:t>Y</w:t>
      </w:r>
      <w:r>
        <w:t>east</w:t>
      </w:r>
    </w:p>
    <w:p w14:paraId="0488FED2" w14:textId="79CE6D65" w:rsidR="00B57E6F" w:rsidRPr="001966D3" w:rsidRDefault="007359D1" w:rsidP="00B57E6F">
      <w:pPr>
        <w:pStyle w:val="CETAuthors"/>
      </w:pPr>
      <w:r>
        <w:t>Anastasia Klemanska</w:t>
      </w:r>
      <w:r w:rsidR="00B57E6F" w:rsidRPr="00B57B36">
        <w:rPr>
          <w:vertAlign w:val="superscript"/>
        </w:rPr>
        <w:t>a</w:t>
      </w:r>
      <w:r>
        <w:rPr>
          <w:vertAlign w:val="superscript"/>
        </w:rPr>
        <w:t>,b</w:t>
      </w:r>
      <w:r w:rsidRPr="00B57B36">
        <w:t>*</w:t>
      </w:r>
      <w:r w:rsidR="00B57E6F" w:rsidRPr="00B57B36">
        <w:t>,</w:t>
      </w:r>
      <w:r w:rsidR="001966D3">
        <w:t xml:space="preserve"> Italo Pisano</w:t>
      </w:r>
      <w:r w:rsidR="001966D3">
        <w:rPr>
          <w:vertAlign w:val="superscript"/>
        </w:rPr>
        <w:t>a</w:t>
      </w:r>
      <w:r w:rsidR="001966D3">
        <w:t>,</w:t>
      </w:r>
      <w:r w:rsidR="00B57E6F" w:rsidRPr="00B57B36">
        <w:t xml:space="preserve"> </w:t>
      </w:r>
      <w:r>
        <w:t>Kelly Dwyer</w:t>
      </w:r>
      <w:r>
        <w:rPr>
          <w:vertAlign w:val="superscript"/>
        </w:rPr>
        <w:t>b</w:t>
      </w:r>
      <w:r w:rsidR="001966D3">
        <w:t>, Gary Walsh</w:t>
      </w:r>
      <w:r w:rsidR="001966D3">
        <w:rPr>
          <w:vertAlign w:val="superscript"/>
        </w:rPr>
        <w:t>a</w:t>
      </w:r>
    </w:p>
    <w:p w14:paraId="6B2D21B3" w14:textId="452FB193" w:rsidR="00B57E6F" w:rsidRPr="00B57B36" w:rsidRDefault="00B57E6F" w:rsidP="00B57E6F">
      <w:pPr>
        <w:pStyle w:val="CETAddress"/>
      </w:pPr>
      <w:r w:rsidRPr="00B57B36">
        <w:rPr>
          <w:vertAlign w:val="superscript"/>
        </w:rPr>
        <w:t>a</w:t>
      </w:r>
      <w:r w:rsidR="004C7C5A">
        <w:t>Bernal Institute, U</w:t>
      </w:r>
      <w:r w:rsidR="007359D1">
        <w:t>niversity of Limerick, Castletroy, Limerick</w:t>
      </w:r>
      <w:r w:rsidRPr="00B57B36">
        <w:t xml:space="preserve"> </w:t>
      </w:r>
      <w:r w:rsidR="007359D1">
        <w:t>City, Ireland</w:t>
      </w:r>
    </w:p>
    <w:p w14:paraId="3D72B0B0" w14:textId="431F49C6" w:rsidR="00B57E6F" w:rsidRPr="00B57B36" w:rsidRDefault="00B57E6F" w:rsidP="00B57E6F">
      <w:pPr>
        <w:pStyle w:val="CETAddress"/>
      </w:pPr>
      <w:r w:rsidRPr="00B57B36">
        <w:rPr>
          <w:vertAlign w:val="superscript"/>
        </w:rPr>
        <w:t>b</w:t>
      </w:r>
      <w:r w:rsidR="007359D1">
        <w:t>Monaghan Mushrooms, Tyholland, Co. Monaghan, Ireland</w:t>
      </w:r>
      <w:r w:rsidRPr="00B57B36">
        <w:t xml:space="preserve"> </w:t>
      </w:r>
    </w:p>
    <w:p w14:paraId="73F1267A" w14:textId="6709EB52" w:rsidR="00B57E6F" w:rsidRPr="00E84B3C" w:rsidRDefault="00B57E6F" w:rsidP="00B57E6F">
      <w:pPr>
        <w:pStyle w:val="CETemail"/>
        <w:rPr>
          <w:lang w:val="en-IE"/>
        </w:rPr>
      </w:pPr>
      <w:r>
        <w:t xml:space="preserve"> </w:t>
      </w:r>
      <w:r w:rsidR="007359D1" w:rsidRPr="00E84B3C">
        <w:rPr>
          <w:lang w:val="en-IE"/>
        </w:rPr>
        <w:t>anastasia.klemanska</w:t>
      </w:r>
      <w:r w:rsidRPr="00E84B3C">
        <w:rPr>
          <w:lang w:val="en-IE"/>
        </w:rPr>
        <w:t>@</w:t>
      </w:r>
      <w:r w:rsidR="007359D1" w:rsidRPr="00E84B3C">
        <w:rPr>
          <w:lang w:val="en-IE"/>
        </w:rPr>
        <w:t>ul.ie</w:t>
      </w:r>
    </w:p>
    <w:p w14:paraId="37A61FCE" w14:textId="141FFFC6" w:rsidR="00DA24C6" w:rsidRPr="000E22E3" w:rsidRDefault="004D4988" w:rsidP="007359D1">
      <w:pPr>
        <w:pStyle w:val="CETBodytext"/>
        <w:rPr>
          <w:rFonts w:eastAsia="MS PGothic" w:cs="Arial"/>
          <w:color w:val="000000"/>
          <w:szCs w:val="18"/>
        </w:rPr>
      </w:pPr>
      <w:proofErr w:type="spellStart"/>
      <w:r w:rsidRPr="000E22E3">
        <w:rPr>
          <w:rFonts w:eastAsia="MS PGothic" w:cs="Arial"/>
          <w:color w:val="000000"/>
          <w:szCs w:val="18"/>
        </w:rPr>
        <w:t>G</w:t>
      </w:r>
      <w:r w:rsidR="007359D1" w:rsidRPr="000E22E3">
        <w:rPr>
          <w:rFonts w:eastAsia="MS PGothic" w:cs="Arial"/>
          <w:color w:val="000000"/>
          <w:szCs w:val="18"/>
        </w:rPr>
        <w:t>entio</w:t>
      </w:r>
      <w:proofErr w:type="spellEnd"/>
      <w:r w:rsidR="007359D1" w:rsidRPr="000E22E3">
        <w:rPr>
          <w:rFonts w:eastAsia="MS PGothic" w:cs="Arial"/>
          <w:color w:val="000000"/>
          <w:szCs w:val="18"/>
        </w:rPr>
        <w:t>-oligosaccharides</w:t>
      </w:r>
      <w:r w:rsidR="007D0164" w:rsidRPr="000E22E3">
        <w:rPr>
          <w:rFonts w:eastAsia="MS PGothic" w:cs="Arial"/>
          <w:color w:val="000000"/>
          <w:szCs w:val="18"/>
        </w:rPr>
        <w:t xml:space="preserve"> (</w:t>
      </w:r>
      <w:proofErr w:type="spellStart"/>
      <w:r w:rsidR="007D0164" w:rsidRPr="000E22E3">
        <w:rPr>
          <w:rFonts w:eastAsia="MS PGothic" w:cs="Arial"/>
          <w:color w:val="000000"/>
          <w:szCs w:val="18"/>
        </w:rPr>
        <w:t>GnOS</w:t>
      </w:r>
      <w:proofErr w:type="spellEnd"/>
      <w:r w:rsidR="007D0164" w:rsidRPr="000E22E3">
        <w:rPr>
          <w:rFonts w:eastAsia="MS PGothic" w:cs="Arial"/>
          <w:color w:val="000000"/>
          <w:szCs w:val="18"/>
        </w:rPr>
        <w:t>)</w:t>
      </w:r>
      <w:r w:rsidRPr="000E22E3">
        <w:rPr>
          <w:rFonts w:eastAsia="MS PGothic" w:cs="Arial"/>
          <w:color w:val="000000"/>
          <w:szCs w:val="18"/>
        </w:rPr>
        <w:t xml:space="preserve"> are an emerging class of prebiotics</w:t>
      </w:r>
      <w:r w:rsidR="007359D1" w:rsidRPr="000E22E3">
        <w:rPr>
          <w:rFonts w:eastAsia="MS PGothic" w:cs="Arial"/>
          <w:color w:val="000000"/>
          <w:szCs w:val="18"/>
        </w:rPr>
        <w:t xml:space="preserve"> derived from β-1,6-glucan, a polysaccharide found within the cell walls of fungi such as </w:t>
      </w:r>
      <w:r w:rsidR="007359D1" w:rsidRPr="000E22E3">
        <w:rPr>
          <w:rFonts w:eastAsia="MS PGothic" w:cs="Arial"/>
          <w:i/>
          <w:iCs/>
          <w:color w:val="000000"/>
          <w:szCs w:val="18"/>
        </w:rPr>
        <w:t>Saccharomyces cerevisiae</w:t>
      </w:r>
      <w:r w:rsidR="007359D1" w:rsidRPr="000E22E3">
        <w:rPr>
          <w:rFonts w:eastAsia="MS PGothic" w:cs="Arial"/>
          <w:color w:val="000000"/>
          <w:szCs w:val="18"/>
        </w:rPr>
        <w:t>, or Brewer’s yeast</w:t>
      </w:r>
      <w:r w:rsidR="004B0B5C" w:rsidRPr="000E22E3">
        <w:rPr>
          <w:rFonts w:eastAsia="MS PGothic" w:cs="Arial"/>
          <w:color w:val="000000"/>
          <w:szCs w:val="18"/>
        </w:rPr>
        <w:t xml:space="preserve"> (BSY)</w:t>
      </w:r>
      <w:r w:rsidR="007359D1" w:rsidRPr="000E22E3">
        <w:rPr>
          <w:rFonts w:eastAsia="MS PGothic" w:cs="Arial"/>
          <w:color w:val="000000"/>
          <w:szCs w:val="18"/>
        </w:rPr>
        <w:t xml:space="preserve">. </w:t>
      </w:r>
      <w:r w:rsidRPr="000E22E3">
        <w:rPr>
          <w:rFonts w:eastAsia="MS PGothic" w:cs="Arial"/>
          <w:color w:val="000000"/>
          <w:szCs w:val="18"/>
        </w:rPr>
        <w:t xml:space="preserve">The generation of </w:t>
      </w:r>
      <w:proofErr w:type="spellStart"/>
      <w:r w:rsidRPr="000E22E3">
        <w:rPr>
          <w:rFonts w:eastAsia="MS PGothic" w:cs="Arial"/>
          <w:color w:val="000000"/>
          <w:szCs w:val="18"/>
        </w:rPr>
        <w:t>GnOS</w:t>
      </w:r>
      <w:proofErr w:type="spellEnd"/>
      <w:r w:rsidRPr="000E22E3">
        <w:rPr>
          <w:rFonts w:eastAsia="MS PGothic" w:cs="Arial"/>
          <w:color w:val="000000"/>
          <w:szCs w:val="18"/>
        </w:rPr>
        <w:t xml:space="preserve"> from BSY by enzymatic hydrolysis could create functional food additives, as well as minimize waste and waste-disposal costs, thereby contributing to the circular economy. In this study, a β-1,6-glucanase from the mycoparasitic fungus </w:t>
      </w:r>
      <w:r w:rsidRPr="000E22E3">
        <w:rPr>
          <w:rFonts w:eastAsia="MS PGothic" w:cs="Arial"/>
          <w:i/>
          <w:iCs/>
          <w:color w:val="000000"/>
          <w:szCs w:val="18"/>
        </w:rPr>
        <w:t>Trichoderma virens</w:t>
      </w:r>
      <w:r w:rsidRPr="000E22E3">
        <w:rPr>
          <w:rFonts w:eastAsia="MS PGothic" w:cs="Arial"/>
          <w:color w:val="000000"/>
          <w:szCs w:val="18"/>
        </w:rPr>
        <w:t xml:space="preserve"> was cloned and expressed in </w:t>
      </w:r>
      <w:r w:rsidRPr="000E22E3">
        <w:rPr>
          <w:rFonts w:eastAsia="MS PGothic" w:cs="Arial"/>
          <w:i/>
          <w:iCs/>
          <w:color w:val="000000"/>
          <w:szCs w:val="18"/>
        </w:rPr>
        <w:t>Pichia pastoris</w:t>
      </w:r>
      <w:r w:rsidRPr="000E22E3">
        <w:rPr>
          <w:rFonts w:eastAsia="MS PGothic" w:cs="Arial"/>
          <w:color w:val="000000"/>
          <w:szCs w:val="18"/>
        </w:rPr>
        <w:t xml:space="preserve">, and subsequently purified and characterized in order to assess its suitability for the production of </w:t>
      </w:r>
      <w:proofErr w:type="spellStart"/>
      <w:r w:rsidRPr="000E22E3">
        <w:rPr>
          <w:rFonts w:eastAsia="MS PGothic" w:cs="Arial"/>
          <w:color w:val="000000"/>
          <w:szCs w:val="18"/>
        </w:rPr>
        <w:t>GnOS</w:t>
      </w:r>
      <w:proofErr w:type="spellEnd"/>
      <w:r w:rsidRPr="000E22E3">
        <w:rPr>
          <w:rFonts w:eastAsia="MS PGothic" w:cs="Arial"/>
          <w:color w:val="000000"/>
          <w:szCs w:val="18"/>
        </w:rPr>
        <w:t xml:space="preserve"> from BSY. Tvir30 was purified by IMAC to a yield of 47.5% with</w:t>
      </w:r>
      <w:r w:rsidR="00DF6530" w:rsidRPr="000E22E3">
        <w:rPr>
          <w:rFonts w:eastAsia="MS PGothic" w:cs="Arial"/>
          <w:color w:val="000000"/>
          <w:szCs w:val="18"/>
        </w:rPr>
        <w:t xml:space="preserve"> a purification factor of </w:t>
      </w:r>
      <w:r w:rsidR="000B4D72" w:rsidRPr="000E22E3">
        <w:rPr>
          <w:rFonts w:eastAsia="MS PGothic" w:cs="Arial"/>
          <w:color w:val="000000"/>
          <w:szCs w:val="18"/>
        </w:rPr>
        <w:t>5.63</w:t>
      </w:r>
      <w:r w:rsidRPr="000E22E3">
        <w:rPr>
          <w:rFonts w:eastAsia="MS PGothic" w:cs="Arial"/>
          <w:color w:val="000000"/>
          <w:szCs w:val="18"/>
        </w:rPr>
        <w:t xml:space="preserve">. The </w:t>
      </w:r>
      <w:r w:rsidR="009F574D" w:rsidRPr="000E22E3">
        <w:rPr>
          <w:rFonts w:eastAsia="MS PGothic" w:cs="Arial"/>
          <w:color w:val="000000"/>
          <w:szCs w:val="18"/>
        </w:rPr>
        <w:t xml:space="preserve">pH and temperature optima of Tvir30 were determined to be </w:t>
      </w:r>
      <w:r w:rsidR="00C90B62" w:rsidRPr="000E22E3">
        <w:rPr>
          <w:rFonts w:eastAsia="MS PGothic" w:cs="Arial"/>
          <w:color w:val="000000"/>
          <w:szCs w:val="18"/>
        </w:rPr>
        <w:t xml:space="preserve">5.0 and </w:t>
      </w:r>
      <w:r w:rsidR="007C477A" w:rsidRPr="000E22E3">
        <w:rPr>
          <w:rFonts w:eastAsia="MS PGothic" w:cs="Arial"/>
          <w:color w:val="000000"/>
          <w:szCs w:val="18"/>
        </w:rPr>
        <w:t>45</w:t>
      </w:r>
      <w:r w:rsidR="00C90B62" w:rsidRPr="000E22E3">
        <w:rPr>
          <w:rFonts w:eastAsia="MS PGothic" w:cs="Arial"/>
          <w:color w:val="000000"/>
          <w:szCs w:val="18"/>
          <w:vertAlign w:val="superscript"/>
        </w:rPr>
        <w:t>o</w:t>
      </w:r>
      <w:r w:rsidR="00C90B62" w:rsidRPr="000E22E3">
        <w:rPr>
          <w:rFonts w:eastAsia="MS PGothic" w:cs="Arial"/>
          <w:color w:val="000000"/>
          <w:szCs w:val="18"/>
        </w:rPr>
        <w:t xml:space="preserve">C respectively. The enzyme was </w:t>
      </w:r>
      <w:r w:rsidRPr="000E22E3">
        <w:rPr>
          <w:rFonts w:eastAsia="MS PGothic" w:cs="Arial"/>
          <w:color w:val="000000"/>
          <w:szCs w:val="18"/>
        </w:rPr>
        <w:t>found</w:t>
      </w:r>
      <w:r w:rsidR="00A52F22" w:rsidRPr="000E22E3">
        <w:rPr>
          <w:rFonts w:eastAsia="MS PGothic" w:cs="Arial"/>
          <w:color w:val="000000"/>
          <w:szCs w:val="18"/>
        </w:rPr>
        <w:t xml:space="preserve"> </w:t>
      </w:r>
      <w:r w:rsidRPr="000E22E3">
        <w:rPr>
          <w:rFonts w:eastAsia="MS PGothic" w:cs="Arial"/>
          <w:color w:val="000000"/>
          <w:szCs w:val="18"/>
        </w:rPr>
        <w:t xml:space="preserve">to be glycosylated, and substrate specificity analysis revealed it to be specific to β-1,6-linkages only. Tvir30 was </w:t>
      </w:r>
      <w:r w:rsidR="00CD37B3" w:rsidRPr="000E22E3">
        <w:rPr>
          <w:rFonts w:eastAsia="MS PGothic" w:cs="Arial"/>
          <w:color w:val="000000"/>
          <w:szCs w:val="18"/>
        </w:rPr>
        <w:t xml:space="preserve">relatively </w:t>
      </w:r>
      <w:r w:rsidRPr="000E22E3">
        <w:rPr>
          <w:rFonts w:eastAsia="MS PGothic" w:cs="Arial"/>
          <w:color w:val="000000"/>
          <w:szCs w:val="18"/>
        </w:rPr>
        <w:t>heat sensitive, with 50% relative activity remaining after 15 min incubation at 50</w:t>
      </w:r>
      <w:r w:rsidRPr="000E22E3">
        <w:rPr>
          <w:rFonts w:eastAsia="MS PGothic" w:cs="Arial"/>
          <w:color w:val="000000"/>
          <w:szCs w:val="18"/>
          <w:vertAlign w:val="superscript"/>
        </w:rPr>
        <w:t>o</w:t>
      </w:r>
      <w:r w:rsidRPr="000E22E3">
        <w:rPr>
          <w:rFonts w:eastAsia="MS PGothic" w:cs="Arial"/>
          <w:color w:val="000000"/>
          <w:szCs w:val="18"/>
        </w:rPr>
        <w:t xml:space="preserve">C. </w:t>
      </w:r>
      <w:r w:rsidR="00B927A9" w:rsidRPr="000E22E3">
        <w:rPr>
          <w:rFonts w:eastAsia="MS PGothic" w:cs="Arial"/>
          <w:color w:val="000000"/>
          <w:szCs w:val="18"/>
        </w:rPr>
        <w:t>However, at 40</w:t>
      </w:r>
      <w:r w:rsidR="00B927A9" w:rsidRPr="000E22E3">
        <w:rPr>
          <w:rFonts w:eastAsia="MS PGothic" w:cs="Arial"/>
          <w:color w:val="000000"/>
          <w:szCs w:val="18"/>
          <w:vertAlign w:val="superscript"/>
        </w:rPr>
        <w:t>o</w:t>
      </w:r>
      <w:r w:rsidR="00B927A9" w:rsidRPr="000E22E3">
        <w:rPr>
          <w:rFonts w:eastAsia="MS PGothic" w:cs="Arial"/>
          <w:color w:val="000000"/>
          <w:szCs w:val="18"/>
        </w:rPr>
        <w:t xml:space="preserve">C the stability of Tvir30 was </w:t>
      </w:r>
      <w:r w:rsidR="001B7F3C" w:rsidRPr="000E22E3">
        <w:rPr>
          <w:rFonts w:eastAsia="MS PGothic" w:cs="Arial"/>
          <w:color w:val="000000"/>
          <w:szCs w:val="18"/>
        </w:rPr>
        <w:t xml:space="preserve">improved, </w:t>
      </w:r>
      <w:r w:rsidR="00B21BEB" w:rsidRPr="000E22E3">
        <w:rPr>
          <w:rFonts w:eastAsia="MS PGothic" w:cs="Arial"/>
          <w:color w:val="000000"/>
          <w:szCs w:val="18"/>
        </w:rPr>
        <w:t xml:space="preserve">with activity reaching 80% at </w:t>
      </w:r>
      <w:r w:rsidR="00EC743D" w:rsidRPr="000E22E3">
        <w:rPr>
          <w:rFonts w:eastAsia="MS PGothic" w:cs="Arial"/>
          <w:color w:val="000000"/>
          <w:szCs w:val="18"/>
        </w:rPr>
        <w:t>100 h of incubation.</w:t>
      </w:r>
      <w:r w:rsidR="00B927A9" w:rsidRPr="000E22E3">
        <w:rPr>
          <w:rFonts w:eastAsia="MS PGothic" w:cs="Arial"/>
          <w:color w:val="000000"/>
          <w:szCs w:val="18"/>
        </w:rPr>
        <w:t xml:space="preserve"> </w:t>
      </w:r>
      <w:r w:rsidR="00EF4A4E" w:rsidRPr="000E22E3">
        <w:rPr>
          <w:rFonts w:eastAsia="MS PGothic" w:cs="Arial"/>
          <w:color w:val="000000"/>
          <w:szCs w:val="18"/>
        </w:rPr>
        <w:t>K</w:t>
      </w:r>
      <w:r w:rsidRPr="000E22E3">
        <w:rPr>
          <w:rFonts w:eastAsia="MS PGothic" w:cs="Arial"/>
          <w:color w:val="000000"/>
          <w:szCs w:val="18"/>
        </w:rPr>
        <w:t xml:space="preserve">inetic analysis revealed classic Michaelis-Menten kinetics, with a Vmax of 214.4 </w:t>
      </w:r>
      <w:proofErr w:type="spellStart"/>
      <w:r w:rsidRPr="000E22E3">
        <w:rPr>
          <w:rFonts w:eastAsia="MS PGothic" w:cs="Arial"/>
          <w:color w:val="000000"/>
          <w:szCs w:val="18"/>
        </w:rPr>
        <w:t>μmol</w:t>
      </w:r>
      <w:proofErr w:type="spellEnd"/>
      <w:r w:rsidR="00401D36" w:rsidRPr="000E22E3">
        <w:rPr>
          <w:rFonts w:eastAsia="MS PGothic" w:cs="Arial"/>
          <w:color w:val="000000"/>
          <w:szCs w:val="18"/>
        </w:rPr>
        <w:t xml:space="preserve"> </w:t>
      </w:r>
      <w:r w:rsidRPr="000E22E3">
        <w:rPr>
          <w:rFonts w:eastAsia="MS PGothic" w:cs="Arial"/>
          <w:color w:val="000000"/>
          <w:szCs w:val="18"/>
        </w:rPr>
        <w:t>mg</w:t>
      </w:r>
      <w:r w:rsidR="00401D36" w:rsidRPr="000E22E3">
        <w:rPr>
          <w:rFonts w:eastAsia="MS PGothic" w:cs="Arial"/>
          <w:color w:val="000000"/>
          <w:szCs w:val="18"/>
          <w:vertAlign w:val="superscript"/>
        </w:rPr>
        <w:t xml:space="preserve">-1 </w:t>
      </w:r>
      <w:r w:rsidRPr="000E22E3">
        <w:rPr>
          <w:rFonts w:eastAsia="MS PGothic" w:cs="Arial"/>
          <w:color w:val="000000"/>
          <w:szCs w:val="18"/>
        </w:rPr>
        <w:t>min</w:t>
      </w:r>
      <w:r w:rsidR="00401D36" w:rsidRPr="000E22E3">
        <w:rPr>
          <w:rFonts w:eastAsia="MS PGothic" w:cs="Arial"/>
          <w:color w:val="000000"/>
          <w:szCs w:val="18"/>
          <w:vertAlign w:val="superscript"/>
        </w:rPr>
        <w:t>-1</w:t>
      </w:r>
      <w:r w:rsidRPr="000E22E3">
        <w:rPr>
          <w:rFonts w:eastAsia="MS PGothic" w:cs="Arial"/>
          <w:color w:val="000000"/>
          <w:szCs w:val="18"/>
        </w:rPr>
        <w:t>, a Km of 1.873 mg</w:t>
      </w:r>
      <w:r w:rsidR="00401D36" w:rsidRPr="000E22E3">
        <w:rPr>
          <w:rFonts w:eastAsia="MS PGothic" w:cs="Arial"/>
          <w:color w:val="000000"/>
          <w:szCs w:val="18"/>
        </w:rPr>
        <w:t xml:space="preserve"> </w:t>
      </w:r>
      <w:r w:rsidRPr="000E22E3">
        <w:rPr>
          <w:rFonts w:eastAsia="MS PGothic" w:cs="Arial"/>
          <w:color w:val="000000"/>
          <w:szCs w:val="18"/>
        </w:rPr>
        <w:t>mL</w:t>
      </w:r>
      <w:r w:rsidR="00401D36" w:rsidRPr="000E22E3">
        <w:rPr>
          <w:rFonts w:eastAsia="MS PGothic" w:cs="Arial"/>
          <w:color w:val="000000"/>
          <w:szCs w:val="18"/>
          <w:vertAlign w:val="superscript"/>
        </w:rPr>
        <w:t>-1</w:t>
      </w:r>
      <w:r w:rsidRPr="000E22E3">
        <w:rPr>
          <w:rFonts w:eastAsia="MS PGothic" w:cs="Arial"/>
          <w:color w:val="000000"/>
          <w:szCs w:val="18"/>
        </w:rPr>
        <w:t xml:space="preserve">, and a </w:t>
      </w:r>
      <w:proofErr w:type="spellStart"/>
      <w:r w:rsidRPr="000E22E3">
        <w:rPr>
          <w:rFonts w:eastAsia="MS PGothic" w:cs="Arial"/>
          <w:color w:val="000000"/>
          <w:szCs w:val="18"/>
        </w:rPr>
        <w:t>Kcat</w:t>
      </w:r>
      <w:proofErr w:type="spellEnd"/>
      <w:r w:rsidRPr="000E22E3">
        <w:rPr>
          <w:rFonts w:eastAsia="MS PGothic" w:cs="Arial"/>
          <w:color w:val="000000"/>
          <w:szCs w:val="18"/>
        </w:rPr>
        <w:t xml:space="preserve"> of </w:t>
      </w:r>
      <w:r w:rsidR="00401D36" w:rsidRPr="000E22E3">
        <w:rPr>
          <w:rFonts w:eastAsia="MS PGothic" w:cs="Arial"/>
          <w:color w:val="000000"/>
          <w:szCs w:val="18"/>
        </w:rPr>
        <w:t>161</w:t>
      </w:r>
      <w:r w:rsidRPr="000E22E3">
        <w:rPr>
          <w:rFonts w:eastAsia="MS PGothic" w:cs="Arial"/>
          <w:color w:val="000000"/>
          <w:szCs w:val="18"/>
        </w:rPr>
        <w:t xml:space="preserve"> sec</w:t>
      </w:r>
      <w:r w:rsidRPr="000E22E3">
        <w:rPr>
          <w:rFonts w:eastAsia="MS PGothic" w:cs="Arial"/>
          <w:color w:val="000000"/>
          <w:szCs w:val="18"/>
          <w:vertAlign w:val="superscript"/>
        </w:rPr>
        <w:t>-1</w:t>
      </w:r>
      <w:r w:rsidRPr="000E22E3">
        <w:rPr>
          <w:rFonts w:eastAsia="MS PGothic" w:cs="Arial"/>
          <w:color w:val="000000"/>
          <w:szCs w:val="18"/>
        </w:rPr>
        <w:t xml:space="preserve">. </w:t>
      </w:r>
      <w:r w:rsidR="00EF4A4E" w:rsidRPr="000E22E3">
        <w:rPr>
          <w:rFonts w:eastAsia="MS PGothic" w:cs="Arial"/>
          <w:color w:val="000000"/>
          <w:szCs w:val="18"/>
        </w:rPr>
        <w:t>Finally, a</w:t>
      </w:r>
      <w:r w:rsidR="00F677EF" w:rsidRPr="000E22E3">
        <w:rPr>
          <w:rFonts w:eastAsia="MS PGothic" w:cs="Arial"/>
          <w:color w:val="000000"/>
          <w:szCs w:val="18"/>
        </w:rPr>
        <w:t xml:space="preserve">nalysis of hydrolysis products </w:t>
      </w:r>
      <w:r w:rsidR="005E3209" w:rsidRPr="000E22E3">
        <w:rPr>
          <w:rFonts w:eastAsia="MS PGothic" w:cs="Arial"/>
          <w:color w:val="000000"/>
          <w:szCs w:val="18"/>
        </w:rPr>
        <w:t xml:space="preserve">revealed Tvir30 to have an endolytic mode of action, capable of generating </w:t>
      </w:r>
      <w:proofErr w:type="spellStart"/>
      <w:r w:rsidR="005E3209" w:rsidRPr="000E22E3">
        <w:rPr>
          <w:rFonts w:eastAsia="MS PGothic" w:cs="Arial"/>
          <w:color w:val="000000"/>
          <w:szCs w:val="18"/>
        </w:rPr>
        <w:t>GnOS</w:t>
      </w:r>
      <w:proofErr w:type="spellEnd"/>
      <w:r w:rsidR="005E3209" w:rsidRPr="000E22E3">
        <w:rPr>
          <w:rFonts w:eastAsia="MS PGothic" w:cs="Arial"/>
          <w:color w:val="000000"/>
          <w:szCs w:val="18"/>
        </w:rPr>
        <w:t xml:space="preserve"> with DP&gt;2, including from </w:t>
      </w:r>
      <w:r w:rsidR="00EF4A4E" w:rsidRPr="000E22E3">
        <w:rPr>
          <w:rFonts w:eastAsia="MS PGothic" w:cs="Arial"/>
          <w:color w:val="000000"/>
          <w:szCs w:val="18"/>
        </w:rPr>
        <w:t xml:space="preserve">yeast β-glucan. </w:t>
      </w:r>
    </w:p>
    <w:p w14:paraId="476B2F2E" w14:textId="51CAF220" w:rsidR="00600535" w:rsidRDefault="00600535" w:rsidP="00600535">
      <w:pPr>
        <w:pStyle w:val="CETHeading1"/>
        <w:rPr>
          <w:lang w:val="en-GB"/>
        </w:rPr>
      </w:pPr>
      <w:r w:rsidRPr="00B57B36">
        <w:rPr>
          <w:lang w:val="en-GB"/>
        </w:rPr>
        <w:t>Introduction</w:t>
      </w:r>
    </w:p>
    <w:p w14:paraId="16CDA1AF" w14:textId="6ABE3109" w:rsidR="00922D8C" w:rsidRDefault="00CA51DD" w:rsidP="00CA51DD">
      <w:r>
        <w:t xml:space="preserve">Prebiotics are an emerging class of health-promoting food additives that function </w:t>
      </w:r>
      <w:r w:rsidRPr="002C7DAB">
        <w:t>primarily as energy sources for probiotic micro-organisms</w:t>
      </w:r>
      <w:r>
        <w:t xml:space="preserve">. </w:t>
      </w:r>
      <w:r w:rsidRPr="00425BC9">
        <w:t xml:space="preserve">The International Scientific Association for Probiotics and Prebiotics (ISAPP) defines the term prebiotic as “a substrate that is selectively utilised by host microorganisms conferring a health benefit” </w:t>
      </w:r>
      <w:r w:rsidR="00C54839">
        <w:fldChar w:fldCharType="begin"/>
      </w:r>
      <w:r w:rsidR="00B464EF">
        <w:instrText xml:space="preserve"> ADDIN ZOTERO_ITEM CSL_CITATION {"citationID":"XpUvfmue","properties":{"formattedCitation":"(Gibson et al., 2017)","plainCitation":"(Gibson et al., 2017)","noteIndex":0},"citationItems":[{"id":443,"uris":["http://zotero.org/users/7038461/items/R3NHAW3T"],"itemData":{"id":443,"type":"article-journal","container-title":"Nature Reviews Gastroenterology &amp; Hepatology","DOI":"10.1038/nrgastro.2017.75","ISSN":"1759-5045, 1759-5053","issue":"8","journalAbbreviation":"Nat Rev Gastroenterol Hepatol","language":"en","page":"491-502","source":"DOI.org (Crossref)","title":"Expert consensus document: The International Scientific Association for Probiotics and Prebiotics (ISAPP) consensus statement on the definition and scope of prebiotics","title-short":"Expert consensus document","volume":"14","author":[{"family":"Gibson","given":"Glenn R."},{"family":"Hutkins","given":"Robert"},{"family":"Sanders","given":"Mary Ellen"},{"family":"Prescott","given":"Susan L."},{"family":"Reimer","given":"Raylene A."},{"family":"Salminen","given":"Seppo J."},{"family":"Scott","given":"Karen"},{"family":"Stanton","given":"Catherine"},{"family":"Swanson","given":"Kelly S."},{"family":"Cani","given":"Patrice D."},{"family":"Verbeke","given":"Kristin"},{"family":"Reid","given":"Gregor"}],"issued":{"date-parts":[["2017",8]]}}}],"schema":"https://github.com/citation-style-language/schema/raw/master/csl-citation.json"} </w:instrText>
      </w:r>
      <w:r w:rsidR="00C54839">
        <w:fldChar w:fldCharType="separate"/>
      </w:r>
      <w:r w:rsidR="00B464EF" w:rsidRPr="00B464EF">
        <w:rPr>
          <w:rFonts w:cs="Arial"/>
        </w:rPr>
        <w:t>(Gibson et al., 2017)</w:t>
      </w:r>
      <w:r w:rsidR="00C54839">
        <w:fldChar w:fldCharType="end"/>
      </w:r>
      <w:r w:rsidRPr="00425BC9">
        <w:t>.</w:t>
      </w:r>
      <w:r>
        <w:t xml:space="preserve"> Health-promoting effects include inhibition of pathogenic microorganisms, production of short-chain fatty acids, immune cell activation, and even anti-tumorigenic activity </w:t>
      </w:r>
      <w:r>
        <w:fldChar w:fldCharType="begin"/>
      </w:r>
      <w:r w:rsidR="00B464EF">
        <w:instrText xml:space="preserve"> ADDIN ZOTERO_ITEM CSL_CITATION {"citationID":"h1o4fCH1","properties":{"formattedCitation":"(Kim et al., 2006)","plainCitation":"(Kim et al., 2006)","noteIndex":0},"citationItems":[{"id":389,"uris":["http://zotero.org/users/7038461/items/QAFUFKGU"],"itemData":{"id":389,"type":"article-journal","abstract":"Laminarin polysaccharides (LP1) were prepared from Laminaria japonica, a marine brown alga with potential biological activities, by hot water extraction, ultrafiltration and gel chromatography; the molecular weights of the LP1s were between 5 and 10 kDa. Laminarin oligosaccharides (LO) derived by hydrolyzing LP1 with an endo-beta-(1--&gt;3)-glucanase from Bacillus circulans were mainly di- and penta-oligosaccharides. Treatment of mouse thymocytes with LO or LP1 (1-4 mg ml(-1)) suppressed apoptotic death around 3- or 2-fold and extended cell survival in culture at a rate of about 30 or 20%. A mouse cDNA microarray showing the genes coding for immune response proteins were induced and apoptotic cell death proteins were reduced significantly by LO provided preliminary information regarding the immunomodulatory mechanism of LO. These results suggest that laminarin oligosaccharides and polysaccharides can be utilized to develop new immunopotentiating substances and functional alternative medicines.","container-title":"Biotechnology Letters","DOI":"10.1007/s10529-005-6177-9","ISSN":"0141-5492","issue":"6","journalAbbreviation":"Biotechnol Lett","language":"eng","note":"PMID: 16614911","page":"439-446","source":"PubMed","title":"Anti-apoptotic activity of laminarin polysaccharides and their enzymatically hydrolyzed oligosaccharides from Laminaria japonica","volume":"28","author":[{"family":"Kim","given":"Ki-Hoon"},{"family":"Kim","given":"Yea-Woon"},{"family":"Kim","given":"Han Bok"},{"family":"Lee","given":"Burm Jong"},{"family":"Lee","given":"Dong Seok"}],"issued":{"date-parts":[["2006",3]]}}}],"schema":"https://github.com/citation-style-language/schema/raw/master/csl-citation.json"} </w:instrText>
      </w:r>
      <w:r>
        <w:fldChar w:fldCharType="separate"/>
      </w:r>
      <w:r w:rsidR="00B464EF" w:rsidRPr="00B464EF">
        <w:rPr>
          <w:rFonts w:cs="Arial"/>
        </w:rPr>
        <w:t>(Kim et al., 2006)</w:t>
      </w:r>
      <w:r>
        <w:fldChar w:fldCharType="end"/>
      </w:r>
      <w:r>
        <w:t xml:space="preserve">. Poly- and oligosaccharides are an important class of prebiotics, with well-characterised examples such as inulin, whereas oligosaccharides derived from </w:t>
      </w:r>
      <w:r w:rsidRPr="008D46A2">
        <w:t>β-1,6-glucan</w:t>
      </w:r>
      <w:r>
        <w:t xml:space="preserve"> are considered an emerging class </w:t>
      </w:r>
      <w:r w:rsidR="00C54839">
        <w:fldChar w:fldCharType="begin"/>
      </w:r>
      <w:r w:rsidR="00B464EF">
        <w:instrText xml:space="preserve"> ADDIN ZOTERO_ITEM CSL_CITATION {"citationID":"lIp2bWV0","properties":{"formattedCitation":"(Wang et al., 2020)","plainCitation":"(Wang et al., 2020)","noteIndex":0},"citationItems":[{"id":347,"uris":["http://zotero.org/users/7038461/items/PQ3TFU9I"],"itemData":{"id":347,"type":"article-journal","abstract":"Prebiotics play a widely recognized role in the regulation of intestinal microbiota, but most related studies have not been explored beyond the genus level. In recent years, some newly publicized findings have opened a window of opportunity regarding the dietary tuning of colonization by specific groups of gut bacteria. For example, seaweed polysaccharides were shown to enrich specific Bacteroides spp., while galacto-oligosaccharides (GOS) could specifically enrich certain strains of Bifidobacterium adolescentis. This review was written with the aim of collecting all available studies of the effects of prebiotics on gut microbiota that attempted to mine the enriching effects of these prebiotics on bacteria at the species or strain level, analyze the possible underlying mechanisms and finally use and/or design tailored prebiotics for the directional enrichment of specific gut bacterial populations. This review also addresses the updated definition evolution of prebiotics considering the important revisions to definitions made by field experts.","container-title":"Journal of Functional Foods","DOI":"10.1016/j.jff.2020.103838","ISSN":"1756-4646","journalAbbreviation":"Journal of Functional Foods","language":"en","page":"103838","source":"ScienceDirect","title":"Rational use of prebiotics for gut microbiota alterations: Specific bacterial phylotypes and related mechanisms","title-short":"Rational use of prebiotics for gut microbiota alterations","volume":"66","author":[{"family":"Wang","given":"Shumin"},{"family":"Xiao","given":"Yue"},{"family":"Tian","given":"Fengwei"},{"family":"Zhao","given":"Jianxin"},{"family":"Zhang","given":"Hao"},{"family":"Zhai","given":"Qixiao"},{"family":"Chen","given":"Wei"}],"issued":{"date-parts":[["2020",3,1]]}}}],"schema":"https://github.com/citation-style-language/schema/raw/master/csl-citation.json"} </w:instrText>
      </w:r>
      <w:r w:rsidR="00C54839">
        <w:fldChar w:fldCharType="separate"/>
      </w:r>
      <w:r w:rsidR="00B464EF" w:rsidRPr="00B464EF">
        <w:rPr>
          <w:rFonts w:cs="Arial"/>
        </w:rPr>
        <w:t>(Wang et al., 2020)</w:t>
      </w:r>
      <w:r w:rsidR="00C54839">
        <w:fldChar w:fldCharType="end"/>
      </w:r>
      <w:r>
        <w:t xml:space="preserve">. </w:t>
      </w:r>
    </w:p>
    <w:p w14:paraId="15D98496" w14:textId="77777777" w:rsidR="00922D8C" w:rsidRDefault="00922D8C" w:rsidP="00CA51DD"/>
    <w:p w14:paraId="71B7A232" w14:textId="1CA02C8F" w:rsidR="00CA51DD" w:rsidRPr="00CA51DD" w:rsidRDefault="00CA51DD" w:rsidP="00895E89">
      <w:r>
        <w:t xml:space="preserve">A polymer of D-glucose units joined by </w:t>
      </w:r>
      <w:r w:rsidRPr="008D46A2">
        <w:t>β-1,6</w:t>
      </w:r>
      <w:r>
        <w:t xml:space="preserve">-branching, </w:t>
      </w:r>
      <w:r w:rsidRPr="008D46A2">
        <w:t>β-1,6-glucan</w:t>
      </w:r>
      <w:r>
        <w:t xml:space="preserve"> is found within the cell walls of fungi such as </w:t>
      </w:r>
      <w:r w:rsidRPr="00CA51DD">
        <w:rPr>
          <w:i/>
          <w:iCs/>
        </w:rPr>
        <w:t>Saccharomyces cerevisiae</w:t>
      </w:r>
      <w:r>
        <w:t xml:space="preserve">, or Brewer’s yeast, and can be enzymatically digested to generate short-chain oligosaccharides called </w:t>
      </w:r>
      <w:proofErr w:type="spellStart"/>
      <w:r>
        <w:t>gentio</w:t>
      </w:r>
      <w:proofErr w:type="spellEnd"/>
      <w:r>
        <w:t>-oligosaccharides (</w:t>
      </w:r>
      <w:proofErr w:type="spellStart"/>
      <w:r>
        <w:t>GnOS</w:t>
      </w:r>
      <w:proofErr w:type="spellEnd"/>
      <w:r>
        <w:t xml:space="preserve">). </w:t>
      </w:r>
      <w:proofErr w:type="spellStart"/>
      <w:r>
        <w:t>GnOS</w:t>
      </w:r>
      <w:proofErr w:type="spellEnd"/>
      <w:r>
        <w:t xml:space="preserve"> have been found to be more resistant to digestion than oligosaccharides with </w:t>
      </w:r>
      <w:r w:rsidRPr="00175C21">
        <w:t>β-1,4- or β-1,3-linkages</w:t>
      </w:r>
      <w:r>
        <w:t>, which means they may be able to reach more distal parts of the colon</w:t>
      </w:r>
      <w:r w:rsidRPr="00175C21">
        <w:t xml:space="preserve"> </w:t>
      </w:r>
      <w:r w:rsidR="00C54839">
        <w:fldChar w:fldCharType="begin"/>
      </w:r>
      <w:r w:rsidR="00B464EF">
        <w:instrText xml:space="preserve"> ADDIN ZOTERO_ITEM CSL_CITATION {"citationID":"xcIB9SdW","properties":{"formattedCitation":"(Ferreira-Lazarte et al., 2019)","plainCitation":"(Ferreira-Lazarte et al., 2019)","noteIndex":0},"citationItems":[{"id":445,"uris":["http://zotero.org/users/7038461/items/A9SRZ2SE"],"itemData":{"id":445,"type":"article-journal","container-title":"Journal of Agricultural and Food Chemistry","DOI":"10.1021/acs.jafc.9b00417","ISSN":"0021-8561, 1520-5118","issue":"16","journalAbbreviation":"J. Agric. Food Chem.","language":"en","page":"4662-4670","source":"DOI.org (Crossref)","title":"&lt;i&gt;In Vitro&lt;/i&gt; Digestibility of Galactooligosaccharides: Effect of the Structural Features on Their Intestinal Degradation","title-short":"&lt;i&gt;In Vitro&lt;/i&gt; Digestibility of Galactooligosaccharides","volume":"67","author":[{"family":"Ferreira-Lazarte","given":"Alvaro"},{"family":"Gallego-Lobillo","given":"Pablo"},{"family":"Moreno","given":"F. Javier"},{"family":"Villamiel","given":"Mar"},{"family":"Hernandez-Hernandez","given":"Oswaldo"}],"issued":{"date-parts":[["2019",4,24]]}}}],"schema":"https://github.com/citation-style-language/schema/raw/master/csl-citation.json"} </w:instrText>
      </w:r>
      <w:r w:rsidR="00C54839">
        <w:fldChar w:fldCharType="separate"/>
      </w:r>
      <w:r w:rsidR="00B464EF" w:rsidRPr="00B464EF">
        <w:rPr>
          <w:rFonts w:cs="Arial"/>
        </w:rPr>
        <w:t>(Ferreira-</w:t>
      </w:r>
      <w:proofErr w:type="spellStart"/>
      <w:r w:rsidR="00B464EF" w:rsidRPr="00B464EF">
        <w:rPr>
          <w:rFonts w:cs="Arial"/>
        </w:rPr>
        <w:t>Lazarte</w:t>
      </w:r>
      <w:proofErr w:type="spellEnd"/>
      <w:r w:rsidR="00B464EF" w:rsidRPr="00B464EF">
        <w:rPr>
          <w:rFonts w:cs="Arial"/>
        </w:rPr>
        <w:t xml:space="preserve"> et al., 2019)</w:t>
      </w:r>
      <w:r w:rsidR="00C54839">
        <w:fldChar w:fldCharType="end"/>
      </w:r>
      <w:r>
        <w:t xml:space="preserve">. As such, spent Brewer’s yeast (BSY) represents a large untapped source of lucrative </w:t>
      </w:r>
      <w:r w:rsidRPr="008D46A2">
        <w:t>β-1,6-glucan</w:t>
      </w:r>
      <w:r>
        <w:t xml:space="preserve">s. </w:t>
      </w:r>
      <w:r w:rsidRPr="009F35B1">
        <w:t xml:space="preserve">In the production of 10,000 </w:t>
      </w:r>
      <w:commentRangeStart w:id="0"/>
      <w:proofErr w:type="spellStart"/>
      <w:r w:rsidRPr="009F35B1">
        <w:t>hL</w:t>
      </w:r>
      <w:commentRangeEnd w:id="0"/>
      <w:proofErr w:type="spellEnd"/>
      <w:r w:rsidR="00E84B3C">
        <w:rPr>
          <w:rStyle w:val="CommentReference"/>
        </w:rPr>
        <w:commentReference w:id="0"/>
      </w:r>
      <w:r w:rsidRPr="009F35B1">
        <w:t xml:space="preserve"> of beer, approximately 15-18 tons of </w:t>
      </w:r>
      <w:r w:rsidRPr="00CA51DD">
        <w:rPr>
          <w:i/>
          <w:iCs/>
        </w:rPr>
        <w:t>S. cerevisiae</w:t>
      </w:r>
      <w:r w:rsidRPr="009F35B1">
        <w:t xml:space="preserve"> is discarded as Brewer’s spent yeast (BSY) </w:t>
      </w:r>
      <w:r w:rsidR="00C54839">
        <w:fldChar w:fldCharType="begin"/>
      </w:r>
      <w:r w:rsidR="00C54839">
        <w:instrText xml:space="preserve"> ADDIN ZOTERO_ITEM CSL_CITATION {"citationID":"4qRLBq1W","properties":{"formattedCitation":"(Kunze, 1999)","plainCitation":"(Kunze, 1999)","noteIndex":0},"citationItems":[{"id":2060,"uris":["http://zotero.org/users/7038461/items/YUXBXWP2"],"itemData":{"id":2060,"type":"book","title":"Technology Brewing and Malting","author":[{"family":"Kunze","given":"Wolfgang"}],"issued":{"date-parts":[["1999"]]}}}],"schema":"https://github.com/citation-style-language/schema/raw/master/csl-citation.json"} </w:instrText>
      </w:r>
      <w:r w:rsidR="00C54839">
        <w:fldChar w:fldCharType="separate"/>
      </w:r>
      <w:r w:rsidR="00B464EF" w:rsidRPr="00B464EF">
        <w:rPr>
          <w:rFonts w:cs="Arial"/>
        </w:rPr>
        <w:t>(Kunze, 1999)</w:t>
      </w:r>
      <w:r w:rsidR="00C54839">
        <w:fldChar w:fldCharType="end"/>
      </w:r>
      <w:r w:rsidRPr="009F35B1">
        <w:t xml:space="preserve">. </w:t>
      </w:r>
      <w:r>
        <w:t xml:space="preserve">The yeast cell wall makes up 20-30% of the total cell weight, approx. 85% of the cell wall is polysaccharide, and a further 10-15% of that is </w:t>
      </w:r>
      <w:r w:rsidRPr="008D46A2">
        <w:t>β-1,6-glucan</w:t>
      </w:r>
      <w:r>
        <w:t xml:space="preserve"> </w:t>
      </w:r>
      <w:r w:rsidR="00C54839">
        <w:fldChar w:fldCharType="begin"/>
      </w:r>
      <w:r w:rsidR="00B464EF">
        <w:instrText xml:space="preserve"> ADDIN ZOTERO_ITEM CSL_CITATION {"citationID":"p9F1wmXg","properties":{"formattedCitation":"(Aimanianda et al., 2009)","plainCitation":"(Aimanianda et al., 2009)","noteIndex":0},"citationItems":[{"id":2057,"uris":["http://zotero.org/users/7038461/items/FFEFAKKG"],"itemData":{"id":2057,"type":"article-journal","abstract":"Despite its essential role in the yeast cell wall, the exact composition of the beta-(1,6)-glucan component is not well characterized. While solubilizing the cell wall alkali-insoluble fraction from a wild type strain of Saccharomyces cerevisiae using a recombinant beta-(1,3)-glucanase followed by chromatographic characterization of the digest on an anion exchange column, we observed a soluble polymer that eluted at the end of the solvent gradient run. Further characterization indicated this soluble polymer to have a molecular mass of approximately 38 kDa and could be hydrolyzed only by beta-(1,6)-glucanase. Gas chromatography mass spectrometry and NMR ((1)H and (13)C) analyses confirmed it to be a beta-(1,6)-glucan polymer with, on average, branching at every fifth residue with one or two beta-(1,3)-linked glucose units in the side chain. This polymer peak was significantly reduced in the corresponding digests from mutants of the kre genes (kre9 and kre5) that are known to play a crucial role in the beta-(1,6)-glucan biosynthesis. In the current study, we have developed a biochemical assay wherein incubation of UDP-[(14)C]glucose with permeabilized S. cerevisiae yeasts resulted in the synthesis of a polymer chemically identical to the branched beta-(1,6)-glucan isolated from the cell wall. Using this assay, parameters essential for beta-(1,6)-glucan synthetic activity were defined.","container-title":"The Journal of Biological Chemistry","DOI":"10.1074/jbc.M807667200","ISSN":"0021-9258","issue":"20","journalAbbreviation":"J Biol Chem","language":"eng","note":"PMID: 19279004\nPMCID: PMC2679440","page":"13401-13412","source":"PubMed","title":"Cell wall beta-(1,6)-glucan of Saccharomyces cerevisiae: structural characterization and in situ synthesis","title-short":"Cell wall beta-(1,6)-glucan of Saccharomyces cerevisiae","volume":"284","author":[{"family":"Aimanianda","given":"Vishukumar"},{"family":"Clavaud","given":"Cécile"},{"family":"Simenel","given":"Catherine"},{"family":"Fontaine","given":"Thierry"},{"family":"Delepierre","given":"Muriel"},{"family":"Latgé","given":"Jean-Paul"}],"issued":{"date-parts":[["2009",5,15]]}}}],"schema":"https://github.com/citation-style-language/schema/raw/master/csl-citation.json"} </w:instrText>
      </w:r>
      <w:r w:rsidR="00C54839">
        <w:fldChar w:fldCharType="separate"/>
      </w:r>
      <w:r w:rsidR="00B464EF" w:rsidRPr="00B464EF">
        <w:rPr>
          <w:rFonts w:cs="Arial"/>
        </w:rPr>
        <w:t>(</w:t>
      </w:r>
      <w:proofErr w:type="spellStart"/>
      <w:r w:rsidR="00B464EF" w:rsidRPr="00B464EF">
        <w:rPr>
          <w:rFonts w:cs="Arial"/>
        </w:rPr>
        <w:t>Aimanianda</w:t>
      </w:r>
      <w:proofErr w:type="spellEnd"/>
      <w:r w:rsidR="00B464EF" w:rsidRPr="00B464EF">
        <w:rPr>
          <w:rFonts w:cs="Arial"/>
        </w:rPr>
        <w:t xml:space="preserve"> et al., 2009)</w:t>
      </w:r>
      <w:r w:rsidR="00C54839">
        <w:fldChar w:fldCharType="end"/>
      </w:r>
      <w:r w:rsidR="00C54839">
        <w:t xml:space="preserve">. </w:t>
      </w:r>
      <w:r>
        <w:t xml:space="preserve">Therefore, at a conservative estimate, the amount of </w:t>
      </w:r>
      <w:r w:rsidRPr="008D46A2">
        <w:t>β-1,6-glucan</w:t>
      </w:r>
      <w:r>
        <w:t xml:space="preserve"> present in 15 tons of BSY is ~260 kg. </w:t>
      </w:r>
      <w:r w:rsidRPr="009F35B1">
        <w:t xml:space="preserve">The generation of </w:t>
      </w:r>
      <w:proofErr w:type="spellStart"/>
      <w:r w:rsidRPr="009F35B1">
        <w:t>GnOS</w:t>
      </w:r>
      <w:proofErr w:type="spellEnd"/>
      <w:r w:rsidRPr="009F35B1">
        <w:t xml:space="preserve"> from BSY by enzymatic hydrolysis could create functional food additives, as well as minimize waste and waste-disposal costs, thereby contributing to the circular economy. In this study, a β-1,6-glucanase from the mycoparasitic fungus </w:t>
      </w:r>
      <w:r w:rsidRPr="00CA51DD">
        <w:rPr>
          <w:i/>
          <w:iCs/>
        </w:rPr>
        <w:t xml:space="preserve">Trichoderma virens </w:t>
      </w:r>
      <w:r w:rsidRPr="002C41C8">
        <w:t>was cloned</w:t>
      </w:r>
      <w:r w:rsidRPr="009F35B1">
        <w:t xml:space="preserve"> and </w:t>
      </w:r>
      <w:r w:rsidRPr="009F35B1">
        <w:lastRenderedPageBreak/>
        <w:t xml:space="preserve">expressed in </w:t>
      </w:r>
      <w:r w:rsidRPr="00CA51DD">
        <w:rPr>
          <w:i/>
          <w:iCs/>
        </w:rPr>
        <w:t>Pichia pastoris</w:t>
      </w:r>
      <w:r w:rsidRPr="009F35B1">
        <w:t xml:space="preserve">, and subsequently purified and characterized in order to assess its suitability for the production of </w:t>
      </w:r>
      <w:proofErr w:type="spellStart"/>
      <w:r w:rsidRPr="009F35B1">
        <w:t>GnOS</w:t>
      </w:r>
      <w:proofErr w:type="spellEnd"/>
      <w:r w:rsidRPr="009F35B1">
        <w:t xml:space="preserve"> from BSY.</w:t>
      </w:r>
    </w:p>
    <w:p w14:paraId="5741900F" w14:textId="4EABCCA3" w:rsidR="00453E24" w:rsidRDefault="00CA51DD" w:rsidP="00453E24">
      <w:pPr>
        <w:pStyle w:val="CETHeading1"/>
      </w:pPr>
      <w:r>
        <w:t>Materials and Methods</w:t>
      </w:r>
    </w:p>
    <w:p w14:paraId="2FD673B0" w14:textId="4E6B43B0" w:rsidR="00CA51DD" w:rsidRPr="00CA51DD" w:rsidRDefault="00CA51DD" w:rsidP="00CA51DD">
      <w:r>
        <w:t xml:space="preserve">The fungal </w:t>
      </w:r>
      <w:r w:rsidRPr="00513050">
        <w:t>β</w:t>
      </w:r>
      <w:r w:rsidRPr="00CA51DD">
        <w:rPr>
          <w:i/>
          <w:iCs/>
        </w:rPr>
        <w:t>-</w:t>
      </w:r>
      <w:r>
        <w:t xml:space="preserve">1,6-glucanase gene </w:t>
      </w:r>
      <w:r w:rsidRPr="00CA51DD">
        <w:rPr>
          <w:i/>
          <w:iCs/>
        </w:rPr>
        <w:t>Tvir30</w:t>
      </w:r>
      <w:r>
        <w:t xml:space="preserve"> from</w:t>
      </w:r>
      <w:r w:rsidRPr="00CA51DD">
        <w:rPr>
          <w:i/>
          <w:iCs/>
        </w:rPr>
        <w:t xml:space="preserve"> Trichoderma virens </w:t>
      </w:r>
      <w:r>
        <w:t xml:space="preserve">was transformed into </w:t>
      </w:r>
      <w:r w:rsidRPr="00CA51DD">
        <w:rPr>
          <w:i/>
          <w:iCs/>
        </w:rPr>
        <w:t xml:space="preserve">Pichia pastoris </w:t>
      </w:r>
      <w:r>
        <w:t xml:space="preserve">via electroporation and the reaction was plated on YPD agar containing 100-1000 </w:t>
      </w:r>
      <w:proofErr w:type="spellStart"/>
      <w:r w:rsidRPr="00CA4A81">
        <w:t>μ</w:t>
      </w:r>
      <w:r>
        <w:t>g</w:t>
      </w:r>
      <w:proofErr w:type="spellEnd"/>
      <w:r>
        <w:t xml:space="preserve"> mL</w:t>
      </w:r>
      <w:r w:rsidRPr="00CA51DD">
        <w:rPr>
          <w:vertAlign w:val="superscript"/>
        </w:rPr>
        <w:t>-1</w:t>
      </w:r>
      <w:r>
        <w:t xml:space="preserve"> Zeocin antibiotic. Resultant clones were expressed in BMGY/BMMY media over 72 h in 2 mL cultures and screened for the presence of active, His-tagged protein.</w:t>
      </w:r>
      <w:r w:rsidR="003560ED">
        <w:t xml:space="preserve"> </w:t>
      </w:r>
      <w:r w:rsidR="000E25BC">
        <w:t>Proteins were visualised</w:t>
      </w:r>
      <w:r w:rsidR="003560ED">
        <w:t xml:space="preserve"> </w:t>
      </w:r>
      <w:r w:rsidR="00921652">
        <w:t xml:space="preserve">using a </w:t>
      </w:r>
      <w:r w:rsidR="00F16D88">
        <w:t xml:space="preserve">10% (w/v) SDS-PAGE gel </w:t>
      </w:r>
      <w:r w:rsidR="00FA68A5">
        <w:t>in a vertical electrophoretic system using 1X Tris-Glycine running buffer</w:t>
      </w:r>
      <w:r w:rsidR="00295F84">
        <w:t>.</w:t>
      </w:r>
      <w:r w:rsidR="00575FB3">
        <w:t xml:space="preserve"> </w:t>
      </w:r>
      <w:r w:rsidR="00EB2D98">
        <w:t>G</w:t>
      </w:r>
      <w:r w:rsidR="00575FB3">
        <w:t xml:space="preserve">els were stained using </w:t>
      </w:r>
      <w:r w:rsidR="001D1839">
        <w:t xml:space="preserve">a Coomassie stain </w:t>
      </w:r>
      <w:r w:rsidR="00514A7E">
        <w:t xml:space="preserve">for 1 hr at RT and destained </w:t>
      </w:r>
      <w:r w:rsidR="00746D40">
        <w:t>with</w:t>
      </w:r>
      <w:r w:rsidR="00514A7E">
        <w:t xml:space="preserve"> distilled water.</w:t>
      </w:r>
      <w:r w:rsidR="00295F84">
        <w:t xml:space="preserve"> </w:t>
      </w:r>
      <w:r>
        <w:t xml:space="preserve">The highest expressing clone was chosen for large-scale (150 mL) culture with 1% methanol induction every 24 h over a period of 48 h. The crude enzyme was harvested by centrifugation, equilibrated with IMAC equilibration buffer (50mM sodium phosphate, 300mM sodium chloride; pH 7.4), and applied onto a </w:t>
      </w:r>
      <w:proofErr w:type="spellStart"/>
      <w:r>
        <w:t>HisPur</w:t>
      </w:r>
      <w:proofErr w:type="spellEnd"/>
      <w:r>
        <w:t xml:space="preserve"> Cobalt resin </w:t>
      </w:r>
      <w:r w:rsidR="004153E3">
        <w:t xml:space="preserve">packed </w:t>
      </w:r>
      <w:r>
        <w:t xml:space="preserve">column. Bound enzyme was eluted using 50 mM sodium phosphate, 300 mM sodium chloride, 150 mM imidazole; pH 7.4, diafiltered with 50 mM citrate buffer pH 5.0, and used in characterisation studies. </w:t>
      </w:r>
      <w:r w:rsidR="00A14E05">
        <w:t>Each cha</w:t>
      </w:r>
      <w:r w:rsidR="004D53DF">
        <w:t xml:space="preserve">racterisation was performed at least twice. </w:t>
      </w:r>
      <w:r>
        <w:t>Enzyme activity</w:t>
      </w:r>
      <w:r w:rsidR="00EC6CF0">
        <w:t xml:space="preserve"> during </w:t>
      </w:r>
      <w:r w:rsidR="00351546">
        <w:t>characterisation studies (optimum pH, temperature, and substrate specificity)</w:t>
      </w:r>
      <w:r>
        <w:t xml:space="preserve"> was assessed by the amount of reducing sugar liberated during the incubation of enzyme with substrate via the </w:t>
      </w:r>
      <w:r w:rsidRPr="00EE39BC">
        <w:t>3,5-</w:t>
      </w:r>
      <w:r>
        <w:t>d</w:t>
      </w:r>
      <w:r w:rsidRPr="00EE39BC">
        <w:t>initrosalicylic acid</w:t>
      </w:r>
      <w:r>
        <w:t xml:space="preserve"> (DNS) assay </w:t>
      </w:r>
      <w:r w:rsidR="00C54839">
        <w:fldChar w:fldCharType="begin"/>
      </w:r>
      <w:r w:rsidR="00C54839">
        <w:instrText xml:space="preserve"> ADDIN ZOTERO_ITEM CSL_CITATION {"citationID":"9PGTWMWO","properties":{"formattedCitation":"(Miller, 1959)","plainCitation":"(Miller, 1959)","noteIndex":0},"citationItems":[{"id":760,"uris":["http://zotero.org/users/7038461/items/K7KVTHVS"],"itemData":{"id":760,"type":"article-journal","container-title":"Analytical Chemistry","DOI":"10.1021/ac60147a030","ISSN":"0003-2700","issue":"3","journalAbbreviation":"Anal. Chem.","note":"publisher: American Chemical Society","page":"426-428","source":"ACS Publications","title":"Use of Dinitrosalicylic Acid Reagent for Determination of Reducing Sugar","volume":"31","author":[{"family":"Miller","given":"G. L."}],"issued":{"date-parts":[["1959",3,1]]}}}],"schema":"https://github.com/citation-style-language/schema/raw/master/csl-citation.json"} </w:instrText>
      </w:r>
      <w:r w:rsidR="00C54839">
        <w:fldChar w:fldCharType="separate"/>
      </w:r>
      <w:r w:rsidR="00B464EF" w:rsidRPr="00B464EF">
        <w:rPr>
          <w:rFonts w:cs="Arial"/>
        </w:rPr>
        <w:t>(Miller, 1959)</w:t>
      </w:r>
      <w:r w:rsidR="00C54839">
        <w:fldChar w:fldCharType="end"/>
      </w:r>
      <w:r>
        <w:t>. A standard assay involved the addition of 0.25 mL of enzyme to 0.25 mL of 0.5% (w/v) substrate, pre-equilibrated to the desired temperature, and incubation of the reaction at that temperature for 15 min. The reaction was stopped by the addition of 0.75 mL DNS reagent and heated to 95</w:t>
      </w:r>
      <w:r w:rsidRPr="00CA51DD">
        <w:rPr>
          <w:vertAlign w:val="superscript"/>
        </w:rPr>
        <w:t>o</w:t>
      </w:r>
      <w:r>
        <w:t>C for 5 min, then placed on ice for 10 min. Once at room temperature, the absorbance of the reaction was recorded at 540 nm using a spectrophotometer. Every assay was performed in triplicate with an appropriate blank</w:t>
      </w:r>
      <w:r w:rsidR="0073530A">
        <w:t xml:space="preserve"> (n=3)</w:t>
      </w:r>
      <w:r>
        <w:t xml:space="preserve">. </w:t>
      </w:r>
      <w:r w:rsidR="00FF32FD">
        <w:t xml:space="preserve">The products of hydrolysis were analysed </w:t>
      </w:r>
      <w:r w:rsidR="00FC61F6">
        <w:t xml:space="preserve">by </w:t>
      </w:r>
      <w:r w:rsidR="00FC61F6" w:rsidRPr="00FC61F6">
        <w:t xml:space="preserve">High-Performance Anion-Exchange chromatography with Pulsed </w:t>
      </w:r>
      <w:proofErr w:type="spellStart"/>
      <w:r w:rsidR="00FC61F6" w:rsidRPr="00FC61F6">
        <w:t>Amperometric</w:t>
      </w:r>
      <w:proofErr w:type="spellEnd"/>
      <w:r w:rsidR="00FC61F6" w:rsidRPr="00FC61F6">
        <w:t xml:space="preserve"> Detection (HPAE-PAD)</w:t>
      </w:r>
      <w:r w:rsidR="00FF32FD">
        <w:t xml:space="preserve"> </w:t>
      </w:r>
      <w:r w:rsidR="00ED2C93">
        <w:t xml:space="preserve">using a </w:t>
      </w:r>
      <w:proofErr w:type="spellStart"/>
      <w:r w:rsidR="00ED2C93">
        <w:t>CarboPac</w:t>
      </w:r>
      <w:proofErr w:type="spellEnd"/>
      <w:r w:rsidR="00ED2C93">
        <w:t xml:space="preserve"> PA200 column</w:t>
      </w:r>
      <w:r w:rsidR="003A5124">
        <w:t xml:space="preserve">, 90% </w:t>
      </w:r>
      <w:r w:rsidR="00B63A13">
        <w:t xml:space="preserve">0.1M NaOH and 10% </w:t>
      </w:r>
      <w:r w:rsidR="009C2B89" w:rsidRPr="009C2B89">
        <w:t xml:space="preserve">0.1 M NaOH </w:t>
      </w:r>
      <w:r w:rsidR="009C2B89">
        <w:t>in</w:t>
      </w:r>
      <w:r w:rsidR="009C2B89" w:rsidRPr="009C2B89">
        <w:t xml:space="preserve"> 0.5 M </w:t>
      </w:r>
      <w:proofErr w:type="spellStart"/>
      <w:r w:rsidR="009C2B89" w:rsidRPr="009C2B89">
        <w:t>NaOAc</w:t>
      </w:r>
      <w:proofErr w:type="spellEnd"/>
      <w:r w:rsidR="00BA554E">
        <w:t>, at 30</w:t>
      </w:r>
      <w:r w:rsidR="00BA554E">
        <w:rPr>
          <w:vertAlign w:val="superscript"/>
        </w:rPr>
        <w:t>o</w:t>
      </w:r>
      <w:r w:rsidR="00BA554E">
        <w:t>C</w:t>
      </w:r>
      <w:r w:rsidR="006C7165">
        <w:t xml:space="preserve"> with a flow rate of 0.35 mL/min,</w:t>
      </w:r>
      <w:r w:rsidR="00BA554E">
        <w:t xml:space="preserve"> </w:t>
      </w:r>
      <w:r w:rsidR="00FF32FD">
        <w:t>and thin layer chromatography (TLC)</w:t>
      </w:r>
      <w:r w:rsidR="007900CF">
        <w:t xml:space="preserve">. During TLC, </w:t>
      </w:r>
      <w:r w:rsidR="00C94831">
        <w:t xml:space="preserve">0.5 mL of 1% (w/v) substrate was incubated with 0.5 mL of </w:t>
      </w:r>
      <w:r w:rsidR="005F20F0">
        <w:t xml:space="preserve">enzyme at specified reaction conditions. The hydrolysis reaction was then concentrated to 0.1 mL </w:t>
      </w:r>
      <w:r w:rsidR="00B57981">
        <w:t xml:space="preserve">by evaporation and </w:t>
      </w:r>
      <w:r w:rsidR="00FA5284">
        <w:t>0.</w:t>
      </w:r>
      <w:r w:rsidR="00B57981">
        <w:t xml:space="preserve">5 </w:t>
      </w:r>
      <w:r w:rsidR="00B57981">
        <w:rPr>
          <w:rFonts w:cs="Arial"/>
        </w:rPr>
        <w:t>µ</w:t>
      </w:r>
      <w:r w:rsidR="00B57981">
        <w:t>L was spotted onto silica-coated TLC plates</w:t>
      </w:r>
      <w:r w:rsidR="00453742">
        <w:t xml:space="preserve"> which </w:t>
      </w:r>
      <w:r w:rsidR="00FB14E7">
        <w:t xml:space="preserve">were placed into a chamber containing </w:t>
      </w:r>
      <w:r w:rsidR="00F435C2">
        <w:t>ethyl acetate: acetic acid: water (2:2:1</w:t>
      </w:r>
      <w:r w:rsidR="00453742">
        <w:t>)</w:t>
      </w:r>
      <w:r w:rsidR="00D26B0A">
        <w:t xml:space="preserve"> </w:t>
      </w:r>
      <w:r w:rsidR="00D26B0A">
        <w:t>(</w:t>
      </w:r>
      <w:r w:rsidR="00D26B0A">
        <w:fldChar w:fldCharType="begin"/>
      </w:r>
      <w:r w:rsidR="00E85724">
        <w:instrText xml:space="preserve"> ADDIN ZOTERO_ITEM CSL_CITATION {"citationID":"JLaFpcTQ","properties":{"formattedCitation":"(Kumar, Rajulapati and Goyal, 2020)","plainCitation":"(Kumar, Rajulapati and Goyal, 2020)","dontUpdate":true,"noteIndex":0},"citationItems":[{"id":437,"uris":["http://zotero.org/users/7038461/items/CL7APDJC"],"itemData":{"id":437,"type":"article-journal","container-title":"3 Biotech","DOI":"10.1007/s13205-020-02234-0","ISSN":"2190-572X, 2190-5738","issue":"6","journalAbbreviation":"3 Biotech","language":"en","page":"241","source":"DOI.org (Crossref)","title":"In vitro prebiotic potential, digestibility and biocompatibility properties of laminari-oligosaccharides produced from curdlan by β-1,3-endoglucanase from Clostridium thermocellum","volume":"10","author":[{"family":"Kumar","given":"Krishan"},{"family":"Rajulapati","given":"Vikky"},{"family":"Goyal","given":"Arun"}],"issued":{"date-parts":[["2020",6]]}}}],"schema":"https://github.com/citation-style-language/schema/raw/master/csl-citation.json"} </w:instrText>
      </w:r>
      <w:r w:rsidR="00D26B0A">
        <w:fldChar w:fldCharType="separate"/>
      </w:r>
      <w:r w:rsidR="00D26B0A" w:rsidRPr="009F66AB">
        <w:rPr>
          <w:rFonts w:cs="Arial"/>
        </w:rPr>
        <w:t>Kumar</w:t>
      </w:r>
      <w:r w:rsidR="00D26B0A">
        <w:rPr>
          <w:rFonts w:cs="Arial"/>
        </w:rPr>
        <w:t xml:space="preserve"> </w:t>
      </w:r>
      <w:r w:rsidR="00D26B0A">
        <w:rPr>
          <w:rFonts w:cs="Arial"/>
          <w:i/>
          <w:iCs/>
        </w:rPr>
        <w:t>et al.</w:t>
      </w:r>
      <w:r w:rsidR="00D26B0A" w:rsidRPr="009F66AB">
        <w:rPr>
          <w:rFonts w:cs="Arial"/>
        </w:rPr>
        <w:t>, 2020</w:t>
      </w:r>
      <w:r w:rsidR="00D26B0A">
        <w:rPr>
          <w:rFonts w:cs="Arial"/>
        </w:rPr>
        <w:t>).</w:t>
      </w:r>
      <w:r w:rsidR="00D26B0A">
        <w:fldChar w:fldCharType="end"/>
      </w:r>
      <w:r w:rsidR="00D26B0A">
        <w:t xml:space="preserve"> </w:t>
      </w:r>
      <w:r w:rsidR="00453742">
        <w:t>T</w:t>
      </w:r>
      <w:r w:rsidR="0001185B">
        <w:t xml:space="preserve">he </w:t>
      </w:r>
      <w:r w:rsidR="00DB4F12">
        <w:t>TLC plate</w:t>
      </w:r>
      <w:r w:rsidR="007C790C">
        <w:t xml:space="preserve">s were developed </w:t>
      </w:r>
      <w:r w:rsidR="0001185B">
        <w:t>in a 100</w:t>
      </w:r>
      <w:r w:rsidR="0001185B">
        <w:rPr>
          <w:vertAlign w:val="superscript"/>
        </w:rPr>
        <w:t>o</w:t>
      </w:r>
      <w:r w:rsidR="0001185B">
        <w:t>C oven after spraying with 10% (v/v) sulfuric acid</w:t>
      </w:r>
      <w:r w:rsidR="00D26B0A">
        <w:t>.</w:t>
      </w:r>
    </w:p>
    <w:p w14:paraId="677EBFF0" w14:textId="2F791AB3" w:rsidR="00600535" w:rsidRDefault="00CA51DD" w:rsidP="00600535">
      <w:pPr>
        <w:pStyle w:val="CETHeading1"/>
        <w:tabs>
          <w:tab w:val="clear" w:pos="360"/>
          <w:tab w:val="right" w:pos="7100"/>
        </w:tabs>
        <w:jc w:val="both"/>
        <w:rPr>
          <w:lang w:val="en-GB"/>
        </w:rPr>
      </w:pPr>
      <w:r>
        <w:rPr>
          <w:lang w:val="en-GB"/>
        </w:rPr>
        <w:t>Results and Discussion</w:t>
      </w:r>
      <w:r w:rsidR="00C94831">
        <w:rPr>
          <w:lang w:val="en-GB"/>
        </w:rPr>
        <w:t xml:space="preserve"> </w:t>
      </w:r>
    </w:p>
    <w:p w14:paraId="427319BA" w14:textId="47B2D2A2" w:rsidR="00CA51DD" w:rsidRDefault="00CA51DD" w:rsidP="00CA51DD">
      <w:pPr>
        <w:pStyle w:val="CETBodytext"/>
      </w:pPr>
      <w:r>
        <w:t xml:space="preserve">A 150 mL sample of crude enzyme was collected 48 h post-induction and purified by IMAC. The purified enzyme was then </w:t>
      </w:r>
      <w:proofErr w:type="spellStart"/>
      <w:r>
        <w:t>characterised</w:t>
      </w:r>
      <w:proofErr w:type="spellEnd"/>
      <w:r>
        <w:t xml:space="preserve"> to determine its optimum temperature, pH, substrate specificity, thermal stability, kinetic properties</w:t>
      </w:r>
      <w:r w:rsidR="00895E89">
        <w:t>, and products of substrate hydrolysis.</w:t>
      </w:r>
    </w:p>
    <w:p w14:paraId="7A867AD5" w14:textId="25BE17CA" w:rsidR="00CA51DD" w:rsidRDefault="00CA51DD" w:rsidP="00FF106D">
      <w:pPr>
        <w:pStyle w:val="CETheadingx"/>
      </w:pPr>
      <w:r>
        <w:t>IMAC purification</w:t>
      </w:r>
    </w:p>
    <w:p w14:paraId="1F9EF57D" w14:textId="77777777" w:rsidR="008C2C2C" w:rsidRDefault="00CA51DD" w:rsidP="00CA51DD">
      <w:r>
        <w:t xml:space="preserve">Tvir30 was purified using a one-step IMAC technique using </w:t>
      </w:r>
      <w:proofErr w:type="spellStart"/>
      <w:r>
        <w:t>HisPur</w:t>
      </w:r>
      <w:proofErr w:type="spellEnd"/>
      <w:r>
        <w:t xml:space="preserve"> Cobalt resin. The chromatogram </w:t>
      </w:r>
      <w:r w:rsidR="00AA254D">
        <w:t xml:space="preserve">(Figure 1) </w:t>
      </w:r>
      <w:r>
        <w:t xml:space="preserve">shows </w:t>
      </w:r>
      <w:r w:rsidR="00EB06A6">
        <w:t xml:space="preserve">that the </w:t>
      </w:r>
      <w:r w:rsidR="00704B6B">
        <w:t xml:space="preserve">elution </w:t>
      </w:r>
      <w:r>
        <w:t xml:space="preserve">of Tvir30 occurred over </w:t>
      </w:r>
      <w:r w:rsidR="00AB2DE3">
        <w:t>two fractions</w:t>
      </w:r>
      <w:r>
        <w:t>, as evidenced by</w:t>
      </w:r>
      <w:r w:rsidR="00AA254D">
        <w:t xml:space="preserve"> </w:t>
      </w:r>
      <w:r>
        <w:t xml:space="preserve">the peak in absorbance at 280 nm and the corresponding peak in </w:t>
      </w:r>
      <w:r w:rsidRPr="00C73E76">
        <w:rPr>
          <w:rFonts w:cs="Arial"/>
        </w:rPr>
        <w:t>β</w:t>
      </w:r>
      <w:r>
        <w:t>-1,6-glucanase activity. The protein-containing elution fractions show a pattern of two protein bands in the SDS-PAGE gel in the correct size range for Tvir30, which has a predicted molecular mass of 51.7 kDa, with no contaminants (Figure 1 B, lanes 2 and 3).</w:t>
      </w:r>
      <w:r w:rsidR="001A052F">
        <w:t xml:space="preserve"> </w:t>
      </w:r>
      <w:r>
        <w:t>The final yield of Tvir30 after purification was 47.5%</w:t>
      </w:r>
      <w:r w:rsidR="003F79E1">
        <w:t>, with a final specific activity of</w:t>
      </w:r>
      <w:r w:rsidR="00BA120B">
        <w:t xml:space="preserve"> 47.65</w:t>
      </w:r>
      <w:r w:rsidR="003F79E1">
        <w:t xml:space="preserve"> </w:t>
      </w:r>
      <w:proofErr w:type="spellStart"/>
      <w:r w:rsidR="003F79E1" w:rsidRPr="00874AE2">
        <w:t>μmol</w:t>
      </w:r>
      <w:proofErr w:type="spellEnd"/>
      <w:r w:rsidR="003F79E1" w:rsidRPr="00874AE2">
        <w:t xml:space="preserve"> min</w:t>
      </w:r>
      <w:r w:rsidR="003F79E1" w:rsidRPr="00874AE2">
        <w:rPr>
          <w:vertAlign w:val="superscript"/>
        </w:rPr>
        <w:t>-1</w:t>
      </w:r>
      <w:r w:rsidR="003F79E1" w:rsidRPr="00874AE2">
        <w:t>.mg</w:t>
      </w:r>
      <w:r w:rsidR="003F79E1" w:rsidRPr="00874AE2">
        <w:rPr>
          <w:vertAlign w:val="superscript"/>
        </w:rPr>
        <w:t>-1</w:t>
      </w:r>
      <w:r w:rsidR="003F79E1">
        <w:rPr>
          <w:vertAlign w:val="superscript"/>
        </w:rPr>
        <w:t xml:space="preserve"> </w:t>
      </w:r>
      <w:r>
        <w:t>and a purification factor of 5.63</w:t>
      </w:r>
      <w:r w:rsidR="003F79E1">
        <w:t>.</w:t>
      </w:r>
      <w:r>
        <w:t xml:space="preserve"> </w:t>
      </w:r>
    </w:p>
    <w:p w14:paraId="50C09B7B" w14:textId="26337868" w:rsidR="008C2C2C" w:rsidRDefault="00874AE2" w:rsidP="00CA51DD">
      <w:r w:rsidRPr="00CA474D">
        <w:t xml:space="preserve">The banding pattern of purified Tvir30 can be explained by heterologous glycosylation. </w:t>
      </w:r>
      <w:commentRangeStart w:id="1"/>
      <w:r w:rsidRPr="00CA474D">
        <w:t xml:space="preserve">Bioinformatic analysis </w:t>
      </w:r>
      <w:commentRangeEnd w:id="1"/>
      <w:r w:rsidR="00E84B3C">
        <w:rPr>
          <w:rStyle w:val="CommentReference"/>
        </w:rPr>
        <w:commentReference w:id="1"/>
      </w:r>
      <w:r w:rsidR="00937891">
        <w:rPr>
          <w:rStyle w:val="CommentReference"/>
        </w:rPr>
        <w:t xml:space="preserve"> </w:t>
      </w:r>
      <w:r w:rsidRPr="00CA474D">
        <w:t>of Tvir30</w:t>
      </w:r>
      <w:r w:rsidR="00323F21">
        <w:t xml:space="preserve"> using the Eukaryotic Linear Motif resource</w:t>
      </w:r>
      <w:r w:rsidRPr="00CA474D">
        <w:t xml:space="preserve"> revealed two potential </w:t>
      </w:r>
      <w:r w:rsidRPr="006A200A">
        <w:rPr>
          <w:i/>
          <w:iCs/>
        </w:rPr>
        <w:t>N</w:t>
      </w:r>
      <w:r w:rsidRPr="00CA474D">
        <w:t xml:space="preserve">-linked glycosylation sites </w:t>
      </w:r>
      <w:r w:rsidR="000422A5">
        <w:t>at Asn140 and Asn282 in the amino acid sequence</w:t>
      </w:r>
      <w:r w:rsidRPr="00CA474D">
        <w:t xml:space="preserve">. </w:t>
      </w:r>
      <w:r w:rsidRPr="006A200A">
        <w:rPr>
          <w:i/>
          <w:iCs/>
        </w:rPr>
        <w:t>Pichia pastoris</w:t>
      </w:r>
      <w:r w:rsidRPr="00CA474D">
        <w:t xml:space="preserve"> is known to glycosylate and occasionally hyperglycosylate recombinant enzymes. Incubation of Tvir30 with </w:t>
      </w:r>
      <w:proofErr w:type="spellStart"/>
      <w:r w:rsidRPr="00CA474D">
        <w:t>PNGase</w:t>
      </w:r>
      <w:proofErr w:type="spellEnd"/>
      <w:r w:rsidRPr="00CA474D">
        <w:t xml:space="preserve"> F, an amidase capable of cleaving most </w:t>
      </w:r>
      <w:r w:rsidRPr="006A200A">
        <w:rPr>
          <w:i/>
          <w:iCs/>
        </w:rPr>
        <w:t>N</w:t>
      </w:r>
      <w:r w:rsidRPr="00CA474D">
        <w:t xml:space="preserve">-linked oligosaccharides from proteins, revealed that the heavier 60 kDa band was a glycosylated version of the enzyme, as it could not be resolved post-digestion (Figure </w:t>
      </w:r>
      <w:r>
        <w:t>1, lane 4)</w:t>
      </w:r>
      <w:r w:rsidRPr="00CA474D">
        <w:t xml:space="preserve">. </w:t>
      </w:r>
    </w:p>
    <w:p w14:paraId="6CD4B25D" w14:textId="39335FDD" w:rsidR="00E23871" w:rsidRDefault="00E23871" w:rsidP="00CA51DD">
      <w:r w:rsidRPr="00AE5D0F">
        <w:t xml:space="preserve">In nature, the purpose of differential glycosylation in fungi is to expand the diversity of enzymes </w:t>
      </w:r>
      <w:r>
        <w:t>sec</w:t>
      </w:r>
      <w:r w:rsidRPr="00AE5D0F">
        <w:t xml:space="preserve">reted by a particular strain. </w:t>
      </w:r>
      <w:r>
        <w:t xml:space="preserve">For example, </w:t>
      </w:r>
      <w:r>
        <w:rPr>
          <w:i/>
        </w:rPr>
        <w:t xml:space="preserve">Saccharomyces cerevisiae </w:t>
      </w:r>
      <w:r>
        <w:t xml:space="preserve">was shown to produce two different </w:t>
      </w:r>
      <w:proofErr w:type="spellStart"/>
      <w:r>
        <w:t>exo</w:t>
      </w:r>
      <w:proofErr w:type="spellEnd"/>
      <w:r>
        <w:t xml:space="preserve">-β-glucanases, both products of the same gene, with different molecular masses and biochemical properties </w:t>
      </w:r>
      <w:r>
        <w:fldChar w:fldCharType="begin"/>
      </w:r>
      <w:r w:rsidR="00B464EF">
        <w:instrText xml:space="preserve"> ADDIN ZOTERO_ITEM CSL_CITATION {"citationID":"ut2INkvg","properties":{"formattedCitation":"(Soler et al., 1999)","plainCitation":"(Soler et al., 1999)","noteIndex":0},"citationItems":[{"id":857,"uris":["http://zotero.org/users/7038461/items/7UDJAZUG"],"itemData":{"id":857,"type":"article-journal","abstract":"The filamentous fungus Trichoderma produces, under specific growth conditions, several extracellular fungal cell wall degrading enzymes, amongst them β-1,6-glucanases. These enzymes seem to play an important role in the antagonistic action of Trichoderma against a wide range of fungal plant pathogens. In this report we describe two different methods for the specific detection of the activity of β-1,6-glucanase isozymes in gels. After sodium dodecyl sulphate–polyacrylamide gel electrophoresis, β-1,6-glucanase activity can be assayed in the gel by renaturation of the enzyme, incubation with an overlay agarose gel containing solubilized pustulan (a commercially available β-1,6-glucan), followed by the staining of the agarose gel with Congo Red. In native isoelectrofocusing gels, as little as 1 mU can be detected after incubation with solubilized pustulan followed by a detection reaction of the released reducing sugars with 2,3,5-triphenyltetrazolium chloride. The latter technique has been successfully applied to the screening of β-1,6-glucanase isozymes from different Trichoderma strains under different growth conditions.","container-title":"Journal of Microbiological Methods","DOI":"10.1016/S0167-7012(99)00021-4","ISSN":"0167-7012","issue":"3","journalAbbreviation":"Journal of Microbiological Methods","language":"en","page":"245-251","source":"ScienceDirect","title":"Detection of β-1,6-glucanase isozymes from Trichoderma strains in sodium dodecyl sulphate–polyacrylamide gel electrophoresis and isoelectrofocusing gels","volume":"35","author":[{"family":"Soler","given":"Andrés"},{"family":"Cruz","given":"Jesús","non-dropping-particle":"de la"},{"family":"Llobell","given":"Antonio"}],"issued":{"date-parts":[["1999",4,1]]}}}],"schema":"https://github.com/citation-style-language/schema/raw/master/csl-citation.json"} </w:instrText>
      </w:r>
      <w:r>
        <w:fldChar w:fldCharType="separate"/>
      </w:r>
      <w:r w:rsidR="00B464EF" w:rsidRPr="00B464EF">
        <w:rPr>
          <w:rFonts w:cs="Arial"/>
        </w:rPr>
        <w:t>(Soler et al., 1999)</w:t>
      </w:r>
      <w:r>
        <w:fldChar w:fldCharType="end"/>
      </w:r>
      <w:r>
        <w:t xml:space="preserve">. It was proposed that this heterogeneity arose from divergent protein folding, which could in turn mask certain glycosylation sites and alter the level of glycosylation at each site. </w:t>
      </w:r>
    </w:p>
    <w:p w14:paraId="7ED4ABBF" w14:textId="3FCDB2E7" w:rsidR="00CA51DD" w:rsidRDefault="00CA51DD" w:rsidP="00CA51DD">
      <w:pPr>
        <w:pStyle w:val="ListParagraph"/>
        <w:ind w:left="0"/>
      </w:pPr>
    </w:p>
    <w:tbl>
      <w:tblPr>
        <w:tblStyle w:val="TableGrid"/>
        <w:tblW w:w="8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CA51DD" w14:paraId="54D6F446" w14:textId="77777777" w:rsidTr="00874AE2">
        <w:trPr>
          <w:trHeight w:val="3590"/>
        </w:trPr>
        <w:tc>
          <w:tcPr>
            <w:tcW w:w="8184" w:type="dxa"/>
          </w:tcPr>
          <w:p w14:paraId="7C89FDB5" w14:textId="0AF0CE9B" w:rsidR="00CA51DD" w:rsidRPr="00CA51DD" w:rsidRDefault="008E2C12" w:rsidP="00CA51DD">
            <w:pPr>
              <w:pStyle w:val="Caption"/>
              <w:rPr>
                <w:noProof/>
              </w:rPr>
            </w:pPr>
            <w:r>
              <w:rPr>
                <w:rStyle w:val="CETCaptionCarattere"/>
                <w:b w:val="0"/>
                <w:bCs w:val="0"/>
                <w:noProof/>
                <w:color w:val="auto"/>
              </w:rPr>
              <w:lastRenderedPageBreak/>
              <w:drawing>
                <wp:inline distT="0" distB="0" distL="0" distR="0" wp14:anchorId="66A64336" wp14:editId="17BBCDB3">
                  <wp:extent cx="5452110" cy="17166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2110" cy="1716687"/>
                          </a:xfrm>
                          <a:prstGeom prst="rect">
                            <a:avLst/>
                          </a:prstGeom>
                          <a:noFill/>
                        </pic:spPr>
                      </pic:pic>
                    </a:graphicData>
                  </a:graphic>
                </wp:inline>
              </w:drawing>
            </w:r>
            <w:r w:rsidR="00CA51DD" w:rsidRPr="00CA51DD">
              <w:rPr>
                <w:rStyle w:val="CETCaptionCarattere"/>
                <w:b w:val="0"/>
                <w:bCs w:val="0"/>
                <w:color w:val="auto"/>
              </w:rPr>
              <w:t>Figure 1: A. Chromatogram of Tvir30 one-step IMAC purification. Absorbance at 280 nm is represented by blue points and enzyme activity against pustulan at 30</w:t>
            </w:r>
            <w:r w:rsidR="00CA51DD" w:rsidRPr="00CA51DD">
              <w:rPr>
                <w:rStyle w:val="CETCaptionCarattere"/>
                <w:b w:val="0"/>
                <w:bCs w:val="0"/>
                <w:color w:val="auto"/>
                <w:vertAlign w:val="superscript"/>
              </w:rPr>
              <w:t>o</w:t>
            </w:r>
            <w:r w:rsidR="00CA51DD" w:rsidRPr="00CA51DD">
              <w:rPr>
                <w:rStyle w:val="CETCaptionCarattere"/>
                <w:b w:val="0"/>
                <w:bCs w:val="0"/>
                <w:color w:val="auto"/>
              </w:rPr>
              <w:t>C, pH 6.0 by orange points. B. 10% SDS-PAGE gel of corresponding Tvir30 purification fractions and deglycosylation analysis</w:t>
            </w:r>
            <w:r w:rsidR="00CA51DD" w:rsidRPr="00CA51DD">
              <w:rPr>
                <w:i/>
                <w:iCs/>
                <w:color w:val="auto"/>
              </w:rPr>
              <w:t>.</w:t>
            </w:r>
          </w:p>
        </w:tc>
      </w:tr>
    </w:tbl>
    <w:p w14:paraId="4F91D2F8" w14:textId="0C549815" w:rsidR="00874AE2" w:rsidRDefault="00874AE2" w:rsidP="00FF106D">
      <w:pPr>
        <w:pStyle w:val="CETheadingx"/>
      </w:pPr>
      <w:r>
        <w:t>Determination of temperature and pH optima</w:t>
      </w:r>
    </w:p>
    <w:p w14:paraId="438574D4" w14:textId="77777777" w:rsidR="008C2C2C" w:rsidRDefault="00874AE2" w:rsidP="00A95BDA">
      <w:pPr>
        <w:pStyle w:val="CETBodytext"/>
      </w:pPr>
      <w:r>
        <w:t>The optimum temperature for activity of Tvir30 was initially determined in 50 mM potassium phosphate buffer, pH 6.0, against 0.5 % (w/v) pustulan in a standard assay. The enzyme had &gt;80 % mean relative activity between 40 and 50</w:t>
      </w:r>
      <w:r w:rsidRPr="00874AE2">
        <w:rPr>
          <w:vertAlign w:val="superscript"/>
        </w:rPr>
        <w:t>o</w:t>
      </w:r>
      <w:r>
        <w:t>C, with an optimum temperature of 45</w:t>
      </w:r>
      <w:r w:rsidRPr="00874AE2">
        <w:rPr>
          <w:vertAlign w:val="superscript"/>
        </w:rPr>
        <w:t>o</w:t>
      </w:r>
      <w:r>
        <w:t>C (Figure 2 A). Activity dropped sharply outside of this range, and at 65</w:t>
      </w:r>
      <w:r w:rsidRPr="00874AE2">
        <w:rPr>
          <w:vertAlign w:val="superscript"/>
        </w:rPr>
        <w:t>o</w:t>
      </w:r>
      <w:r>
        <w:t xml:space="preserve">C the enzyme was completely deactivated, as expected for an enzyme from a mesophilic organism. The optimum pH value of Tvir30 was determined in 100 mM phosphate-citrate buffer, pH 2.5 – 8, under standard assay conditions. The enzyme displayed &gt;80% activity in a narrow pH range of 4.5 to 5.5, with an optimal pH value of 5.0 (Figure 2 B). </w:t>
      </w:r>
    </w:p>
    <w:p w14:paraId="482E0A91" w14:textId="1BD79B97" w:rsidR="00874AE2" w:rsidRDefault="00874AE2" w:rsidP="00A95BDA">
      <w:pPr>
        <w:pStyle w:val="CETBodytext"/>
      </w:pPr>
      <w:r>
        <w:t xml:space="preserve">These optima are common among fungal </w:t>
      </w:r>
      <w:r w:rsidRPr="00874AE2">
        <w:rPr>
          <w:rFonts w:ascii="Times New Roman" w:hAnsi="Times New Roman"/>
        </w:rPr>
        <w:t>β</w:t>
      </w:r>
      <w:r>
        <w:t>-1,6</w:t>
      </w:r>
      <w:commentRangeStart w:id="2"/>
      <w:r>
        <w:t>-glucanases</w:t>
      </w:r>
      <w:commentRangeEnd w:id="2"/>
      <w:r>
        <w:rPr>
          <w:rStyle w:val="CommentReference"/>
        </w:rPr>
        <w:commentReference w:id="2"/>
      </w:r>
      <w:r>
        <w:t xml:space="preserve">. For example, BGN16.1, a glycoside hydrolase family 30 </w:t>
      </w:r>
      <w:r w:rsidRPr="006A200A">
        <w:t>β</w:t>
      </w:r>
      <w:r>
        <w:t xml:space="preserve">-1,6-glucanase from </w:t>
      </w:r>
      <w:r w:rsidRPr="00874AE2">
        <w:rPr>
          <w:i/>
          <w:iCs/>
        </w:rPr>
        <w:t xml:space="preserve">Trichoderma </w:t>
      </w:r>
      <w:proofErr w:type="spellStart"/>
      <w:r w:rsidRPr="00874AE2">
        <w:rPr>
          <w:i/>
          <w:iCs/>
        </w:rPr>
        <w:t>harzianum</w:t>
      </w:r>
      <w:proofErr w:type="spellEnd"/>
      <w:r>
        <w:t>, has temperature and pH optima of 50</w:t>
      </w:r>
      <w:r w:rsidRPr="00874AE2">
        <w:rPr>
          <w:vertAlign w:val="superscript"/>
        </w:rPr>
        <w:t>o</w:t>
      </w:r>
      <w:r>
        <w:t xml:space="preserve">C and pH 5.5 respectively </w:t>
      </w:r>
      <w:r>
        <w:fldChar w:fldCharType="begin"/>
      </w:r>
      <w:r>
        <w:instrText xml:space="preserve"> ADDIN ZOTERO_ITEM CSL_CITATION {"citationID":"hjkMVktY","properties":{"formattedCitation":"(Cruz and Llobell, 1999)","plainCitation":"(Cruz and Llobell, 1999)","noteIndex":0},"citationItems":[{"id":824,"uris":["http://zotero.org/users/7038461/items/ZMV3WGK4"],"itemData":{"id":824,"type":"article-journal","abstract":"The antagonistic fungus Trichoderma harzianum CECT 2413 produces at least two extracellular β-1,6-glucanases, among other hydrolases acting on polysaccharides from fungal cell walls, when grown in chitin as the sole carbon source. We have previously reported on the purification and biochemical characterization of the major activity, which corresponds to an acidic enzyme named BGN16.2 [de la Cruz, J., Pintor-Toro, J.A., Benítez, T. &amp; Llobell, A. (1995) J. Bacteriol.177, 1864–1871]. In this paper, we report on the purification to electrophoretical homogeneity of BGN16.1, the second β-1,6-glucanase enzyme. BGN16.1 was purified by ammonium sulfate precipitation followed by adsorption and digestion of pustulan (a β-1,6-glucan), chromatofocusing and gel-filtration chromatography. BGN16.1 is a non-glycosylated protein with an apparent molecular mass of 51 kDa and a basic isoelectric point (pI 7.4–7.7). The enzyme was active toward substrates containing β-1,6-glycosidic linkages, including yeast cell walls. The Km was 0.8 mg·mL−1 with pustulan as the substrate. Reaction product analysis by HPLC clearly indicated that BGN16.1 has an endo-hydrolytic mode of action. The probable role of this enzyme in the antagonistic action of T. harzianum is also discussed.","container-title":"European Journal of Biochemistry","DOI":"10.1046/j.1432-1327.1999.00698.x","ISSN":"1432-1033","issue":"1","language":"en","note":"_eprint: https://febs.onlinelibrary.wiley.com/doi/pdf/10.1046/j.1432-1327.1999.00698.x","page":"145-151","source":"Wiley Online Library","title":"Purification and properties of a basic endo-β-1,6-glucanase (BGN16.1) from the antagonistic fungus Trichoderma harzianum","volume":"265","author":[{"family":"Cruz","given":"Jesús","dropping-particle":"de la"},{"family":"Llobell","given":"Antonio"}],"issued":{"date-parts":[["1999"]]}}}],"schema":"https://github.com/citation-style-language/schema/raw/master/csl-citation.json"} </w:instrText>
      </w:r>
      <w:r>
        <w:fldChar w:fldCharType="separate"/>
      </w:r>
      <w:r w:rsidR="00B464EF" w:rsidRPr="00B464EF">
        <w:rPr>
          <w:rFonts w:cs="Arial"/>
        </w:rPr>
        <w:t xml:space="preserve">(Cruz and </w:t>
      </w:r>
      <w:proofErr w:type="spellStart"/>
      <w:r w:rsidR="00B464EF" w:rsidRPr="00B464EF">
        <w:rPr>
          <w:rFonts w:cs="Arial"/>
        </w:rPr>
        <w:t>Llobell</w:t>
      </w:r>
      <w:proofErr w:type="spellEnd"/>
      <w:r w:rsidR="00B464EF" w:rsidRPr="00B464EF">
        <w:rPr>
          <w:rFonts w:cs="Arial"/>
        </w:rPr>
        <w:t>, 1999)</w:t>
      </w:r>
      <w:r>
        <w:fldChar w:fldCharType="end"/>
      </w:r>
      <w:r>
        <w:t xml:space="preserve">. Similarly, BGN16.3, also from </w:t>
      </w:r>
      <w:r w:rsidRPr="00874AE2">
        <w:rPr>
          <w:i/>
          <w:iCs/>
        </w:rPr>
        <w:t xml:space="preserve">T. </w:t>
      </w:r>
      <w:proofErr w:type="spellStart"/>
      <w:r w:rsidRPr="00874AE2">
        <w:rPr>
          <w:i/>
          <w:iCs/>
        </w:rPr>
        <w:t>harzianum</w:t>
      </w:r>
      <w:proofErr w:type="spellEnd"/>
      <w:r w:rsidRPr="00874AE2">
        <w:rPr>
          <w:i/>
          <w:iCs/>
        </w:rPr>
        <w:t xml:space="preserve"> </w:t>
      </w:r>
      <w:r>
        <w:t xml:space="preserve">(a well </w:t>
      </w:r>
      <w:proofErr w:type="spellStart"/>
      <w:r>
        <w:t>characterised</w:t>
      </w:r>
      <w:proofErr w:type="spellEnd"/>
      <w:r>
        <w:t xml:space="preserve"> mycoparasite), displays optimum activity at 50</w:t>
      </w:r>
      <w:r w:rsidRPr="00874AE2">
        <w:rPr>
          <w:vertAlign w:val="superscript"/>
        </w:rPr>
        <w:t>o</w:t>
      </w:r>
      <w:r>
        <w:t xml:space="preserve">C and pH 5.0 </w:t>
      </w:r>
      <w:r>
        <w:fldChar w:fldCharType="begin"/>
      </w:r>
      <w:r w:rsidR="00B464EF">
        <w:instrText xml:space="preserve"> ADDIN ZOTERO_ITEM CSL_CITATION {"citationID":"zpbfosdP","properties":{"formattedCitation":"(Montero et al., 2005)","plainCitation":"(Montero et al., 2005)","noteIndex":0},"citationItems":[{"id":740,"uris":["http://zotero.org/users/7038461/items/J48HI3RU"],"itemData":{"id":740,"type":"article-journal","abstract":"A new component of the β-1,6-glucanase (EC 3.2.1.75) multienzymatic complex secreted by Trichoderma harzianum has been identified and fully characterized. The protein, namely BGN16.3, is the third isozyme displaying endo-β-1,6-glucanase activity described up to now in T. harzianum CECT 2413. BGN16.3 is an acidic β-1,6-glucanase that is specifically induced by the presence of fungal cell walls in T. harzianum growth media. The protein was purified to electrophoretical homogenity using its affinity to β-1,6-glucan as first purification step, followed by chomatofocusing and gel filtration. BGN16.3 has a molecular mass of 46 kDa in SDS/PAGE and a pI of 4.5. The enzyme only showed activity against substrates with β-1,6-glycosidic linkages, and it has an endohydrolytic mode of action as shown by HPLC analysis of the products of pustulan hydrolysis. The expression profile analysis of BGN16.3 showed a carbon source control of the accumulation of the enzyme, which is fast and strongly induced by fungal cell walls, a condition often regarded as mycoparasitic simulation. The likely involvement β-1,6-glucanases in this process is discussed.","container-title":"The FEBS Journal","DOI":"https://doi.org/10.1111/j.1742-4658.2005.04762.x","ISSN":"1742-4658","issue":"13","language":"en","note":"_eprint: https://febs.onlinelibrary.wiley.com/doi/pdf/10.1111/j.1742-4658.2005.04762.x","page":"3441-3448","source":"Wiley Online Library","title":"BGN16.3, a novel acidic β-1,6-glucanase from mycoparasitic fungus Trichoderma harzianum CECT 2413","volume":"272","author":[{"family":"Montero","given":"Manuel"},{"family":"Sanz","given":"Luis"},{"family":"Rey","given":"Manuel"},{"family":"Monte","given":"Enrique"},{"family":"Llobell","given":"Antonio"}],"issued":{"date-parts":[["2005"]]}}}],"schema":"https://github.com/citation-style-language/schema/raw/master/csl-citation.json"} </w:instrText>
      </w:r>
      <w:r>
        <w:fldChar w:fldCharType="separate"/>
      </w:r>
      <w:r w:rsidR="00B464EF" w:rsidRPr="00B464EF">
        <w:rPr>
          <w:rFonts w:cs="Arial"/>
        </w:rPr>
        <w:t>(Montero et al., 2005)</w:t>
      </w:r>
      <w:r>
        <w:fldChar w:fldCharType="end"/>
      </w:r>
      <w:r>
        <w:t xml:space="preserve">. Interestingly, Tvir30 is the only recombinant fungal </w:t>
      </w:r>
      <w:r w:rsidRPr="00874AE2">
        <w:rPr>
          <w:rFonts w:ascii="Times New Roman" w:hAnsi="Times New Roman"/>
        </w:rPr>
        <w:t>β</w:t>
      </w:r>
      <w:r>
        <w:t xml:space="preserve">-1,6-glucanase that appears to be glycosylated. Volkov et al., (2021) reported a </w:t>
      </w:r>
      <w:r w:rsidRPr="00874AE2">
        <w:rPr>
          <w:rFonts w:ascii="Times New Roman" w:hAnsi="Times New Roman"/>
        </w:rPr>
        <w:t>β</w:t>
      </w:r>
      <w:r>
        <w:t xml:space="preserve">-1,6-glucanase from </w:t>
      </w:r>
      <w:r w:rsidRPr="00874AE2">
        <w:rPr>
          <w:i/>
          <w:iCs/>
        </w:rPr>
        <w:t xml:space="preserve">T. </w:t>
      </w:r>
      <w:proofErr w:type="spellStart"/>
      <w:r w:rsidRPr="00874AE2">
        <w:rPr>
          <w:i/>
          <w:iCs/>
        </w:rPr>
        <w:t>harzianum</w:t>
      </w:r>
      <w:proofErr w:type="spellEnd"/>
      <w:r w:rsidRPr="00874AE2">
        <w:rPr>
          <w:i/>
          <w:iCs/>
        </w:rPr>
        <w:t xml:space="preserve"> </w:t>
      </w:r>
      <w:r>
        <w:t xml:space="preserve">expressed in </w:t>
      </w:r>
      <w:r w:rsidRPr="00874AE2">
        <w:rPr>
          <w:i/>
          <w:iCs/>
        </w:rPr>
        <w:t xml:space="preserve">Penicillium </w:t>
      </w:r>
      <w:proofErr w:type="spellStart"/>
      <w:r w:rsidRPr="00874AE2">
        <w:rPr>
          <w:i/>
          <w:iCs/>
        </w:rPr>
        <w:t>verruculosum</w:t>
      </w:r>
      <w:proofErr w:type="spellEnd"/>
      <w:r w:rsidRPr="00874AE2">
        <w:rPr>
          <w:i/>
          <w:iCs/>
        </w:rPr>
        <w:t xml:space="preserve"> </w:t>
      </w:r>
      <w:r>
        <w:t xml:space="preserve">with one predicted </w:t>
      </w:r>
      <w:r w:rsidRPr="00874AE2">
        <w:rPr>
          <w:i/>
          <w:iCs/>
        </w:rPr>
        <w:t>N</w:t>
      </w:r>
      <w:r>
        <w:t xml:space="preserve">-glycosylation site but did not detect any carbohydrate moieties within the recombinant protein </w:t>
      </w:r>
      <w:r>
        <w:fldChar w:fldCharType="begin"/>
      </w:r>
      <w:r w:rsidR="00B464EF">
        <w:instrText xml:space="preserve"> ADDIN ZOTERO_ITEM CSL_CITATION {"citationID":"kOoMfroy","properties":{"formattedCitation":"(Volkov et al., 2021)","plainCitation":"(Volkov et al., 2021)","noteIndex":0},"citationItems":[{"id":871,"uris":["http://zotero.org/users/7038461/items/AT6SFRSF"],"itemData":{"id":871,"type":"article-journal","abstract":"The gene encoding Trichoderma harzianum fungus pustulanase (ThBGL1.6, GH5 family, endo-β-1,6-glucanase, EC 3.2.1.75) was cloned and heterologously expressed by the highly productive Penicillium verruculosum fungus. The recombinant ThBGL1.6 was purified and its properties were studied. The ThBGL1.6 had an observed molecular mass of 46 kDa (SDS-PAGE data) and displayed maximum of the enzyme activity at pH 5.0 and 50 °C. At 45 °C, the ThBGL1.6 was stable for at least 3 h. The Km was 1.0 g/L with pustulan as the substrate. Reaction product analysis by HPLC clearly indicated that ThBGL1.6 has an endo-hydrolytic mode of action against pustulan as specific substrate. It was also identified that gentiobiose is the main reaction product at studying of long-term pustulan hydrolysis.","container-title":"Carbohydrate Research","DOI":"10.1016/j.carres.2020.108211","ISSN":"1873-426X","journalAbbreviation":"Carbohydr Res","language":"eng","note":"PMID: 33309029","page":"108211","source":"PubMed","title":"Properties of recombinant endo-β-1,6-glucanase from Trichoderma harzianum and its application in the pustulan hydrolysis","volume":"499","author":[{"family":"Volkov","given":"P. V."},{"family":"Rubtsova","given":"E. A."},{"family":"Rozhkova","given":"A. M."},{"family":"Sinitsyna","given":"O. A."},{"family":"Zorov","given":"I. N."},{"family":"Kondratyeva","given":"E. G."},{"family":"Sinitsyn","given":"A. P."}],"issued":{"date-parts":[["2021",1]]}}}],"schema":"https://github.com/citation-style-language/schema/raw/master/csl-citation.json"} </w:instrText>
      </w:r>
      <w:r>
        <w:fldChar w:fldCharType="separate"/>
      </w:r>
      <w:r w:rsidR="00B464EF" w:rsidRPr="00B464EF">
        <w:rPr>
          <w:rFonts w:cs="Arial"/>
        </w:rPr>
        <w:t>(Volkov et al., 2021)</w:t>
      </w:r>
      <w:r>
        <w:fldChar w:fldCharType="end"/>
      </w:r>
      <w:r>
        <w:t>.</w:t>
      </w:r>
    </w:p>
    <w:p w14:paraId="277F3ACA" w14:textId="77777777" w:rsidR="00E23871" w:rsidRDefault="00E23871" w:rsidP="00874AE2"/>
    <w:tbl>
      <w:tblPr>
        <w:tblStyle w:val="TableGrid"/>
        <w:tblW w:w="8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1"/>
      </w:tblGrid>
      <w:tr w:rsidR="00D01194" w14:paraId="61FA9E3B" w14:textId="77777777" w:rsidTr="008B7A10">
        <w:trPr>
          <w:trHeight w:val="275"/>
        </w:trPr>
        <w:tc>
          <w:tcPr>
            <w:tcW w:w="8941" w:type="dxa"/>
          </w:tcPr>
          <w:p w14:paraId="7F664ABE" w14:textId="263EC4CA" w:rsidR="00D01194" w:rsidRDefault="00F37655" w:rsidP="00FA2AB1">
            <w:pPr>
              <w:rPr>
                <w:i/>
                <w:iCs/>
                <w:noProof/>
              </w:rPr>
            </w:pPr>
            <w:r w:rsidRPr="006A200A">
              <w:rPr>
                <w:noProof/>
                <w:lang w:val="en-IE" w:eastAsia="ja-JP"/>
              </w:rPr>
              <w:drawing>
                <wp:anchor distT="0" distB="0" distL="114300" distR="114300" simplePos="0" relativeHeight="251602944" behindDoc="0" locked="0" layoutInCell="1" allowOverlap="1" wp14:anchorId="73B453F9" wp14:editId="7163E126">
                  <wp:simplePos x="0" y="0"/>
                  <wp:positionH relativeFrom="column">
                    <wp:posOffset>-65405</wp:posOffset>
                  </wp:positionH>
                  <wp:positionV relativeFrom="paragraph">
                    <wp:posOffset>136525</wp:posOffset>
                  </wp:positionV>
                  <wp:extent cx="2476500" cy="1564005"/>
                  <wp:effectExtent l="0" t="0" r="0" b="0"/>
                  <wp:wrapSquare wrapText="bothSides"/>
                  <wp:docPr id="14" name="Chart 14">
                    <a:extLst xmlns:a="http://schemas.openxmlformats.org/drawingml/2006/main">
                      <a:ext uri="{FF2B5EF4-FFF2-40B4-BE49-F238E27FC236}">
                        <a16:creationId xmlns:a16="http://schemas.microsoft.com/office/drawing/2014/main" id="{A9DB18D3-CF06-456E-B47F-D3BE912D0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Pr>
                <w:noProof/>
                <w:lang w:val="en-IE" w:eastAsia="ja-JP"/>
              </w:rPr>
              <w:drawing>
                <wp:anchor distT="0" distB="0" distL="114300" distR="114300" simplePos="0" relativeHeight="251598848" behindDoc="0" locked="0" layoutInCell="1" allowOverlap="1" wp14:anchorId="669529C7" wp14:editId="2280E39E">
                  <wp:simplePos x="0" y="0"/>
                  <wp:positionH relativeFrom="column">
                    <wp:posOffset>2455545</wp:posOffset>
                  </wp:positionH>
                  <wp:positionV relativeFrom="paragraph">
                    <wp:posOffset>125730</wp:posOffset>
                  </wp:positionV>
                  <wp:extent cx="2546350" cy="1595755"/>
                  <wp:effectExtent l="0" t="0" r="6350" b="4445"/>
                  <wp:wrapSquare wrapText="bothSides"/>
                  <wp:docPr id="16" name="Chart 16">
                    <a:extLst xmlns:a="http://schemas.openxmlformats.org/drawingml/2006/main">
                      <a:ext uri="{FF2B5EF4-FFF2-40B4-BE49-F238E27FC236}">
                        <a16:creationId xmlns:a16="http://schemas.microsoft.com/office/drawing/2014/main" id="{9346DA82-16DC-4691-A3E2-E556F32F9F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8B7A10" w:rsidRPr="009E54DB">
              <w:rPr>
                <w:i/>
                <w:iCs/>
                <w:noProof/>
                <w:lang w:val="en-IE" w:eastAsia="ja-JP"/>
              </w:rPr>
              <mc:AlternateContent>
                <mc:Choice Requires="wps">
                  <w:drawing>
                    <wp:anchor distT="0" distB="0" distL="114300" distR="114300" simplePos="0" relativeHeight="251621376" behindDoc="0" locked="0" layoutInCell="1" allowOverlap="1" wp14:anchorId="01E34F8F" wp14:editId="72C81B06">
                      <wp:simplePos x="0" y="0"/>
                      <wp:positionH relativeFrom="column">
                        <wp:posOffset>2558415</wp:posOffset>
                      </wp:positionH>
                      <wp:positionV relativeFrom="paragraph">
                        <wp:posOffset>-17651</wp:posOffset>
                      </wp:positionV>
                      <wp:extent cx="318304" cy="219919"/>
                      <wp:effectExtent l="0" t="0" r="0" b="0"/>
                      <wp:wrapNone/>
                      <wp:docPr id="9" name="TextBox 12"/>
                      <wp:cNvGraphicFramePr/>
                      <a:graphic xmlns:a="http://schemas.openxmlformats.org/drawingml/2006/main">
                        <a:graphicData uri="http://schemas.microsoft.com/office/word/2010/wordprocessingShape">
                          <wps:wsp>
                            <wps:cNvSpPr txBox="1"/>
                            <wps:spPr>
                              <a:xfrm>
                                <a:off x="0" y="0"/>
                                <a:ext cx="318304" cy="219919"/>
                              </a:xfrm>
                              <a:prstGeom prst="rect">
                                <a:avLst/>
                              </a:prstGeom>
                              <a:noFill/>
                            </wps:spPr>
                            <wps:txbx>
                              <w:txbxContent>
                                <w:p w14:paraId="7E2D29A2" w14:textId="329850F7" w:rsidR="008B7A10" w:rsidRPr="009E54DB" w:rsidRDefault="008B7A10" w:rsidP="008B7A10">
                                  <w:pPr>
                                    <w:rPr>
                                      <w:rFonts w:asciiTheme="minorHAnsi" w:hAnsi="Calibri" w:cstheme="minorBidi"/>
                                      <w:b/>
                                      <w:bCs/>
                                      <w:color w:val="000000" w:themeColor="text1"/>
                                      <w:kern w:val="24"/>
                                      <w:sz w:val="21"/>
                                      <w:szCs w:val="21"/>
                                    </w:rPr>
                                  </w:pPr>
                                  <w:r>
                                    <w:rPr>
                                      <w:b/>
                                      <w:bCs/>
                                      <w:color w:val="000000" w:themeColor="text1"/>
                                      <w:kern w:val="24"/>
                                    </w:rPr>
                                    <w:t>B</w:t>
                                  </w:r>
                                  <w:r w:rsidRPr="009E54DB">
                                    <w:rPr>
                                      <w:rFonts w:asciiTheme="minorHAnsi" w:hAnsi="Calibri" w:cstheme="minorBidi"/>
                                      <w:b/>
                                      <w:bCs/>
                                      <w:color w:val="000000" w:themeColor="text1"/>
                                      <w:kern w:val="24"/>
                                      <w:sz w:val="21"/>
                                      <w:szCs w:val="21"/>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01E34F8F" id="_x0000_t202" coordsize="21600,21600" o:spt="202" path="m,l,21600r21600,l21600,xe">
                      <v:stroke joinstyle="miter"/>
                      <v:path gradientshapeok="t" o:connecttype="rect"/>
                    </v:shapetype>
                    <v:shape id="TextBox 12" o:spid="_x0000_s1026" type="#_x0000_t202" style="position:absolute;left:0;text-align:left;margin-left:201.45pt;margin-top:-1.4pt;width:25.05pt;height:17.3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" filled="f" stroked="f">
                      <v:textbox>
                        <w:txbxContent>
                          <w:p w14:paraId="7E2D29A2" w14:textId="329850F7" w:rsidR="008B7A10" w:rsidRPr="009E54DB" w:rsidRDefault="008B7A10" w:rsidP="008B7A10">
                            <w:pPr>
                              <w:rPr>
                                <w:rFonts w:asciiTheme="minorHAnsi" w:hAnsi="Calibri" w:cstheme="minorBidi"/>
                                <w:b/>
                                <w:bCs/>
                                <w:color w:val="000000" w:themeColor="text1"/>
                                <w:kern w:val="24"/>
                                <w:sz w:val="21"/>
                                <w:szCs w:val="21"/>
                              </w:rPr>
                            </w:pPr>
                            <w:r>
                              <w:rPr>
                                <w:b/>
                                <w:bCs/>
                                <w:color w:val="000000" w:themeColor="text1"/>
                                <w:kern w:val="24"/>
                              </w:rPr>
                              <w:t>B</w:t>
                            </w:r>
                            <w:r w:rsidRPr="009E54DB">
                              <w:rPr>
                                <w:rFonts w:asciiTheme="minorHAnsi" w:hAnsi="Calibri" w:cstheme="minorBidi"/>
                                <w:b/>
                                <w:bCs/>
                                <w:color w:val="000000" w:themeColor="text1"/>
                                <w:kern w:val="24"/>
                                <w:sz w:val="21"/>
                                <w:szCs w:val="21"/>
                              </w:rPr>
                              <w:t xml:space="preserve">. </w:t>
                            </w:r>
                          </w:p>
                        </w:txbxContent>
                      </v:textbox>
                    </v:shape>
                  </w:pict>
                </mc:Fallback>
              </mc:AlternateContent>
            </w:r>
            <w:r w:rsidR="008B7A10" w:rsidRPr="009E54DB">
              <w:rPr>
                <w:i/>
                <w:iCs/>
                <w:noProof/>
                <w:lang w:val="en-IE" w:eastAsia="ja-JP"/>
              </w:rPr>
              <mc:AlternateContent>
                <mc:Choice Requires="wps">
                  <w:drawing>
                    <wp:anchor distT="0" distB="0" distL="114300" distR="114300" simplePos="0" relativeHeight="251615232" behindDoc="0" locked="0" layoutInCell="1" allowOverlap="1" wp14:anchorId="6994216E" wp14:editId="72D36395">
                      <wp:simplePos x="0" y="0"/>
                      <wp:positionH relativeFrom="column">
                        <wp:posOffset>0</wp:posOffset>
                      </wp:positionH>
                      <wp:positionV relativeFrom="paragraph">
                        <wp:posOffset>2540</wp:posOffset>
                      </wp:positionV>
                      <wp:extent cx="318304" cy="219919"/>
                      <wp:effectExtent l="0" t="0" r="0" b="0"/>
                      <wp:wrapNone/>
                      <wp:docPr id="19" name="TextBox 12"/>
                      <wp:cNvGraphicFramePr/>
                      <a:graphic xmlns:a="http://schemas.openxmlformats.org/drawingml/2006/main">
                        <a:graphicData uri="http://schemas.microsoft.com/office/word/2010/wordprocessingShape">
                          <wps:wsp>
                            <wps:cNvSpPr txBox="1"/>
                            <wps:spPr>
                              <a:xfrm>
                                <a:off x="0" y="0"/>
                                <a:ext cx="318304" cy="219919"/>
                              </a:xfrm>
                              <a:prstGeom prst="rect">
                                <a:avLst/>
                              </a:prstGeom>
                              <a:noFill/>
                            </wps:spPr>
                            <wps:txbx>
                              <w:txbxContent>
                                <w:p w14:paraId="6DEAFFB2" w14:textId="77777777" w:rsidR="008B7A10" w:rsidRPr="009E54DB" w:rsidRDefault="008B7A10" w:rsidP="008B7A10">
                                  <w:pPr>
                                    <w:rPr>
                                      <w:rFonts w:asciiTheme="minorHAnsi" w:hAnsi="Calibri" w:cstheme="minorBidi"/>
                                      <w:b/>
                                      <w:bCs/>
                                      <w:color w:val="000000" w:themeColor="text1"/>
                                      <w:kern w:val="24"/>
                                      <w:sz w:val="21"/>
                                      <w:szCs w:val="21"/>
                                    </w:rPr>
                                  </w:pPr>
                                  <w:r w:rsidRPr="009E54DB">
                                    <w:rPr>
                                      <w:b/>
                                      <w:bCs/>
                                      <w:color w:val="000000" w:themeColor="text1"/>
                                      <w:kern w:val="24"/>
                                    </w:rPr>
                                    <w:t>A</w:t>
                                  </w:r>
                                  <w:r w:rsidRPr="009E54DB">
                                    <w:rPr>
                                      <w:rFonts w:asciiTheme="minorHAnsi" w:hAnsi="Calibri" w:cstheme="minorBidi"/>
                                      <w:b/>
                                      <w:bCs/>
                                      <w:color w:val="000000" w:themeColor="text1"/>
                                      <w:kern w:val="24"/>
                                      <w:sz w:val="21"/>
                                      <w:szCs w:val="21"/>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994216E" id="_x0000_s1027" type="#_x0000_t202" style="position:absolute;left:0;text-align:left;margin-left:0;margin-top:.2pt;width:25.05pt;height:17.3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" filled="f" stroked="f">
                      <v:textbox>
                        <w:txbxContent>
                          <w:p w14:paraId="6DEAFFB2" w14:textId="77777777" w:rsidR="008B7A10" w:rsidRPr="009E54DB" w:rsidRDefault="008B7A10" w:rsidP="008B7A10">
                            <w:pPr>
                              <w:rPr>
                                <w:rFonts w:asciiTheme="minorHAnsi" w:hAnsi="Calibri" w:cstheme="minorBidi"/>
                                <w:b/>
                                <w:bCs/>
                                <w:color w:val="000000" w:themeColor="text1"/>
                                <w:kern w:val="24"/>
                                <w:sz w:val="21"/>
                                <w:szCs w:val="21"/>
                              </w:rPr>
                            </w:pPr>
                            <w:r w:rsidRPr="009E54DB">
                              <w:rPr>
                                <w:b/>
                                <w:bCs/>
                                <w:color w:val="000000" w:themeColor="text1"/>
                                <w:kern w:val="24"/>
                              </w:rPr>
                              <w:t>A</w:t>
                            </w:r>
                            <w:r w:rsidRPr="009E54DB">
                              <w:rPr>
                                <w:rFonts w:asciiTheme="minorHAnsi" w:hAnsi="Calibri" w:cstheme="minorBidi"/>
                                <w:b/>
                                <w:bCs/>
                                <w:color w:val="000000" w:themeColor="text1"/>
                                <w:kern w:val="24"/>
                                <w:sz w:val="21"/>
                                <w:szCs w:val="21"/>
                              </w:rPr>
                              <w:t xml:space="preserve">. </w:t>
                            </w:r>
                          </w:p>
                        </w:txbxContent>
                      </v:textbox>
                    </v:shape>
                  </w:pict>
                </mc:Fallback>
              </mc:AlternateContent>
            </w:r>
            <w:r w:rsidR="00D01194">
              <w:rPr>
                <w:i/>
                <w:iCs/>
                <w:noProof/>
              </w:rPr>
              <w:t xml:space="preserve"> </w:t>
            </w:r>
          </w:p>
          <w:p w14:paraId="1F4012F2" w14:textId="7BE6128E" w:rsidR="00730DB5" w:rsidRDefault="00730DB5" w:rsidP="00FA2AB1">
            <w:pPr>
              <w:rPr>
                <w:i/>
                <w:iCs/>
                <w:noProof/>
              </w:rPr>
            </w:pPr>
          </w:p>
          <w:p w14:paraId="058C467A" w14:textId="48060CE6" w:rsidR="00730DB5" w:rsidRDefault="00730DB5" w:rsidP="00FA2AB1">
            <w:pPr>
              <w:rPr>
                <w:i/>
                <w:iCs/>
                <w:noProof/>
              </w:rPr>
            </w:pPr>
          </w:p>
          <w:p w14:paraId="34D2B986" w14:textId="1B83D6DA" w:rsidR="00730DB5" w:rsidRDefault="00730DB5" w:rsidP="00FA2AB1">
            <w:pPr>
              <w:rPr>
                <w:i/>
                <w:iCs/>
                <w:noProof/>
              </w:rPr>
            </w:pPr>
          </w:p>
          <w:p w14:paraId="687FA482" w14:textId="77777777" w:rsidR="00730DB5" w:rsidRDefault="00730DB5" w:rsidP="00FA2AB1">
            <w:pPr>
              <w:rPr>
                <w:i/>
                <w:iCs/>
                <w:noProof/>
              </w:rPr>
            </w:pPr>
          </w:p>
          <w:p w14:paraId="6B528DD2" w14:textId="77777777" w:rsidR="00730DB5" w:rsidRDefault="00730DB5" w:rsidP="00FA2AB1">
            <w:pPr>
              <w:rPr>
                <w:i/>
                <w:iCs/>
                <w:noProof/>
              </w:rPr>
            </w:pPr>
          </w:p>
          <w:p w14:paraId="7CB08423" w14:textId="77777777" w:rsidR="00730DB5" w:rsidRDefault="00730DB5" w:rsidP="00FA2AB1">
            <w:pPr>
              <w:rPr>
                <w:i/>
                <w:iCs/>
                <w:noProof/>
              </w:rPr>
            </w:pPr>
          </w:p>
          <w:p w14:paraId="5B15C76C" w14:textId="77777777" w:rsidR="00730DB5" w:rsidRDefault="00730DB5" w:rsidP="00FA2AB1">
            <w:pPr>
              <w:rPr>
                <w:i/>
                <w:iCs/>
                <w:noProof/>
              </w:rPr>
            </w:pPr>
          </w:p>
          <w:p w14:paraId="7A1F00E7" w14:textId="77777777" w:rsidR="00E23871" w:rsidRDefault="00E23871" w:rsidP="00FA2AB1">
            <w:pPr>
              <w:rPr>
                <w:i/>
                <w:iCs/>
                <w:noProof/>
              </w:rPr>
            </w:pPr>
          </w:p>
          <w:p w14:paraId="4EE46E1B" w14:textId="77777777" w:rsidR="00E23871" w:rsidRDefault="00E23871" w:rsidP="00FA2AB1">
            <w:pPr>
              <w:rPr>
                <w:i/>
                <w:iCs/>
                <w:noProof/>
              </w:rPr>
            </w:pPr>
          </w:p>
          <w:p w14:paraId="1C1C125D" w14:textId="77777777" w:rsidR="00E23871" w:rsidRDefault="00E23871" w:rsidP="00FA2AB1">
            <w:pPr>
              <w:rPr>
                <w:i/>
                <w:iCs/>
                <w:noProof/>
              </w:rPr>
            </w:pPr>
          </w:p>
          <w:p w14:paraId="32590B9F" w14:textId="77777777" w:rsidR="008B7A10" w:rsidRDefault="008B7A10" w:rsidP="00FA2AB1">
            <w:pPr>
              <w:rPr>
                <w:i/>
                <w:iCs/>
                <w:noProof/>
              </w:rPr>
            </w:pPr>
          </w:p>
          <w:p w14:paraId="124E5409" w14:textId="7B7FBA78" w:rsidR="008B7A10" w:rsidRPr="008B7A10" w:rsidRDefault="00D01194" w:rsidP="008B7A10">
            <w:pPr>
              <w:rPr>
                <w:i/>
                <w:iCs/>
                <w:noProof/>
              </w:rPr>
            </w:pPr>
            <w:r>
              <w:rPr>
                <w:i/>
                <w:iCs/>
                <w:noProof/>
              </w:rPr>
              <w:t>Figure 2: A. Temperature profile of purified Tvir30 showing an optimum temperature of 45</w:t>
            </w:r>
            <w:r>
              <w:rPr>
                <w:i/>
                <w:iCs/>
                <w:noProof/>
                <w:vertAlign w:val="superscript"/>
              </w:rPr>
              <w:t>o</w:t>
            </w:r>
            <w:r>
              <w:rPr>
                <w:i/>
                <w:iCs/>
                <w:noProof/>
              </w:rPr>
              <w:t>C</w:t>
            </w:r>
            <w:r w:rsidR="003D769E">
              <w:rPr>
                <w:i/>
                <w:iCs/>
                <w:noProof/>
              </w:rPr>
              <w:t xml:space="preserve"> </w:t>
            </w:r>
            <w:r w:rsidR="003D769E">
              <w:rPr>
                <w:rFonts w:ascii="Times New Roman" w:hAnsi="Times New Roman"/>
                <w:i/>
                <w:iCs/>
                <w:noProof/>
              </w:rPr>
              <w:t>±</w:t>
            </w:r>
            <w:r w:rsidR="003D769E">
              <w:rPr>
                <w:i/>
                <w:iCs/>
                <w:noProof/>
              </w:rPr>
              <w:t>SD, n = 3</w:t>
            </w:r>
            <w:r>
              <w:rPr>
                <w:i/>
                <w:iCs/>
                <w:noProof/>
              </w:rPr>
              <w:t>. B. pH profile of Tvir30,</w:t>
            </w:r>
            <w:r w:rsidR="008B7A10">
              <w:rPr>
                <w:i/>
                <w:iCs/>
                <w:noProof/>
              </w:rPr>
              <w:t xml:space="preserve"> </w:t>
            </w:r>
            <w:r>
              <w:rPr>
                <w:i/>
                <w:iCs/>
                <w:noProof/>
              </w:rPr>
              <w:t>showing optimal activity at pH 5.</w:t>
            </w:r>
            <w:commentRangeStart w:id="3"/>
            <w:r>
              <w:rPr>
                <w:i/>
                <w:iCs/>
                <w:noProof/>
              </w:rPr>
              <w:t>0</w:t>
            </w:r>
            <w:commentRangeEnd w:id="3"/>
            <w:r w:rsidR="004766E7">
              <w:rPr>
                <w:rStyle w:val="CommentReference"/>
              </w:rPr>
              <w:commentReference w:id="3"/>
            </w:r>
            <w:r w:rsidR="008012A9">
              <w:rPr>
                <w:i/>
                <w:iCs/>
                <w:noProof/>
              </w:rPr>
              <w:t xml:space="preserve"> </w:t>
            </w:r>
            <w:r w:rsidR="003D769E">
              <w:rPr>
                <w:rFonts w:ascii="Times New Roman" w:hAnsi="Times New Roman"/>
                <w:i/>
                <w:iCs/>
                <w:noProof/>
              </w:rPr>
              <w:t>±</w:t>
            </w:r>
            <w:r w:rsidR="003D769E">
              <w:rPr>
                <w:i/>
                <w:iCs/>
                <w:noProof/>
              </w:rPr>
              <w:t>SD, n = 3</w:t>
            </w:r>
            <w:r>
              <w:rPr>
                <w:i/>
                <w:iCs/>
                <w:noProof/>
              </w:rPr>
              <w:t xml:space="preserve">. </w:t>
            </w:r>
          </w:p>
        </w:tc>
      </w:tr>
    </w:tbl>
    <w:p w14:paraId="17522CBC" w14:textId="5E35CC1B" w:rsidR="00D01194" w:rsidRDefault="00D01194" w:rsidP="00874AE2"/>
    <w:p w14:paraId="044E9D20" w14:textId="6FEAD73D" w:rsidR="00D01194" w:rsidRPr="00D01194" w:rsidRDefault="00D01194" w:rsidP="00FF106D">
      <w:pPr>
        <w:pStyle w:val="CETheadingx"/>
      </w:pPr>
      <w:r w:rsidRPr="00D01194">
        <w:t>Substrate specificity</w:t>
      </w:r>
      <w:r w:rsidR="00F70F5D">
        <w:t xml:space="preserve"> and thermal stability </w:t>
      </w:r>
    </w:p>
    <w:p w14:paraId="19256999" w14:textId="7A67A654" w:rsidR="00D01194" w:rsidRDefault="00D01194" w:rsidP="00D01194">
      <w:r>
        <w:t>Substrate specificity analysis was performed to confirm the activity of Tvir30. Results revealed that at optimum assay conditions of pH 5.0 and 45</w:t>
      </w:r>
      <w:r w:rsidRPr="00D01194">
        <w:rPr>
          <w:vertAlign w:val="superscript"/>
        </w:rPr>
        <w:t>o</w:t>
      </w:r>
      <w:r>
        <w:t xml:space="preserve">C, Tvir30 had the highest activity on pustulan, a polysaccharide of D-glucose units joined by </w:t>
      </w:r>
      <w:r w:rsidRPr="00D01194">
        <w:rPr>
          <w:rFonts w:ascii="Times New Roman" w:hAnsi="Times New Roman"/>
        </w:rPr>
        <w:t>β</w:t>
      </w:r>
      <w:r>
        <w:t xml:space="preserve">-1,6-branching. As expected, the enzyme had negligible activity on </w:t>
      </w:r>
      <w:r w:rsidRPr="00D01194">
        <w:rPr>
          <w:rFonts w:ascii="Times New Roman" w:hAnsi="Times New Roman"/>
        </w:rPr>
        <w:t>β</w:t>
      </w:r>
      <w:r>
        <w:t xml:space="preserve">-1,3- and </w:t>
      </w:r>
      <w:r w:rsidRPr="00D01194">
        <w:rPr>
          <w:rFonts w:ascii="Times New Roman" w:hAnsi="Times New Roman"/>
        </w:rPr>
        <w:t>β</w:t>
      </w:r>
      <w:r>
        <w:t xml:space="preserve">-1,4-linked substrates, such as curdlan and cellulose. It did however exhibit 11.9 % activity on laminarin, a </w:t>
      </w:r>
      <w:r w:rsidRPr="00D01194">
        <w:rPr>
          <w:rFonts w:ascii="Times New Roman" w:hAnsi="Times New Roman"/>
        </w:rPr>
        <w:t>β</w:t>
      </w:r>
      <w:r>
        <w:t xml:space="preserve">-1,3-linked polysaccharide with </w:t>
      </w:r>
      <w:r w:rsidRPr="00D01194">
        <w:rPr>
          <w:rFonts w:ascii="Times New Roman" w:hAnsi="Times New Roman"/>
        </w:rPr>
        <w:t>β</w:t>
      </w:r>
      <w:r>
        <w:t xml:space="preserve">-1,6-branching (Figure 3). These results confirm Tvir30 is specific to </w:t>
      </w:r>
      <w:r w:rsidRPr="00D01194">
        <w:rPr>
          <w:rFonts w:ascii="Times New Roman" w:hAnsi="Times New Roman"/>
        </w:rPr>
        <w:t>β</w:t>
      </w:r>
      <w:r>
        <w:t>-1,6-linkages only.</w:t>
      </w:r>
    </w:p>
    <w:p w14:paraId="06B1C2D5" w14:textId="71058F3A" w:rsidR="00D01194" w:rsidRDefault="00D01194" w:rsidP="00D01194"/>
    <w:tbl>
      <w:tblPr>
        <w:tblStyle w:val="TableGrid"/>
        <w:tblW w:w="8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9"/>
      </w:tblGrid>
      <w:tr w:rsidR="00D01194" w14:paraId="1FA63FC4" w14:textId="77777777" w:rsidTr="00B0572F">
        <w:trPr>
          <w:trHeight w:val="5954"/>
        </w:trPr>
        <w:tc>
          <w:tcPr>
            <w:tcW w:w="8839" w:type="dxa"/>
          </w:tcPr>
          <w:p w14:paraId="4B50C250" w14:textId="112793FD" w:rsidR="00D01194" w:rsidRDefault="00942832" w:rsidP="00FA2AB1">
            <w:r>
              <w:rPr>
                <w:noProof/>
                <w:lang w:val="en-IE" w:eastAsia="ja-JP"/>
              </w:rPr>
              <w:lastRenderedPageBreak/>
              <w:drawing>
                <wp:anchor distT="0" distB="0" distL="114300" distR="114300" simplePos="0" relativeHeight="251604992" behindDoc="0" locked="0" layoutInCell="1" allowOverlap="1" wp14:anchorId="47E8FA66" wp14:editId="247F88B6">
                  <wp:simplePos x="0" y="0"/>
                  <wp:positionH relativeFrom="column">
                    <wp:posOffset>-66675</wp:posOffset>
                  </wp:positionH>
                  <wp:positionV relativeFrom="paragraph">
                    <wp:posOffset>1905</wp:posOffset>
                  </wp:positionV>
                  <wp:extent cx="3865880" cy="1753235"/>
                  <wp:effectExtent l="0" t="0" r="1270" b="0"/>
                  <wp:wrapSquare wrapText="bothSides"/>
                  <wp:docPr id="1" name="Chart 1">
                    <a:extLst xmlns:a="http://schemas.openxmlformats.org/drawingml/2006/main">
                      <a:ext uri="{FF2B5EF4-FFF2-40B4-BE49-F238E27FC236}">
                        <a16:creationId xmlns:a16="http://schemas.microsoft.com/office/drawing/2014/main" id="{4BB4A8C5-7EA0-4228-9C4B-6E43D2E976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p>
          <w:p w14:paraId="743B4596" w14:textId="62504C7A" w:rsidR="00D01194" w:rsidRDefault="00D01194" w:rsidP="00FA2AB1">
            <w:pPr>
              <w:rPr>
                <w:i/>
                <w:iCs/>
              </w:rPr>
            </w:pPr>
          </w:p>
          <w:p w14:paraId="40AE9E47" w14:textId="77777777" w:rsidR="00942832" w:rsidRDefault="00942832" w:rsidP="00FA2AB1">
            <w:pPr>
              <w:rPr>
                <w:i/>
                <w:iCs/>
              </w:rPr>
            </w:pPr>
          </w:p>
          <w:p w14:paraId="06BEDB39" w14:textId="77777777" w:rsidR="00942832" w:rsidRDefault="00942832" w:rsidP="00FA2AB1">
            <w:pPr>
              <w:rPr>
                <w:i/>
                <w:iCs/>
              </w:rPr>
            </w:pPr>
          </w:p>
          <w:p w14:paraId="0F63C47F" w14:textId="77777777" w:rsidR="00942832" w:rsidRDefault="00942832" w:rsidP="00FA2AB1">
            <w:pPr>
              <w:rPr>
                <w:i/>
                <w:iCs/>
              </w:rPr>
            </w:pPr>
          </w:p>
          <w:p w14:paraId="255C215D" w14:textId="77777777" w:rsidR="00942832" w:rsidRDefault="00942832" w:rsidP="00FA2AB1">
            <w:pPr>
              <w:rPr>
                <w:i/>
                <w:iCs/>
              </w:rPr>
            </w:pPr>
          </w:p>
          <w:p w14:paraId="62EDAD63" w14:textId="77777777" w:rsidR="00942832" w:rsidRDefault="00942832" w:rsidP="00FA2AB1">
            <w:pPr>
              <w:rPr>
                <w:i/>
                <w:iCs/>
              </w:rPr>
            </w:pPr>
          </w:p>
          <w:p w14:paraId="4C640C26" w14:textId="77777777" w:rsidR="00942832" w:rsidRDefault="00942832" w:rsidP="00FA2AB1">
            <w:pPr>
              <w:rPr>
                <w:i/>
                <w:iCs/>
              </w:rPr>
            </w:pPr>
          </w:p>
          <w:p w14:paraId="2D19F916" w14:textId="77777777" w:rsidR="00942832" w:rsidRDefault="00942832" w:rsidP="00FA2AB1">
            <w:pPr>
              <w:rPr>
                <w:i/>
                <w:iCs/>
              </w:rPr>
            </w:pPr>
          </w:p>
          <w:p w14:paraId="2E3E230B" w14:textId="77777777" w:rsidR="00942832" w:rsidRDefault="00942832" w:rsidP="00FA2AB1">
            <w:pPr>
              <w:rPr>
                <w:i/>
                <w:iCs/>
              </w:rPr>
            </w:pPr>
          </w:p>
          <w:p w14:paraId="5D28B83F" w14:textId="013B3B32" w:rsidR="00942832" w:rsidRDefault="00942832" w:rsidP="00FA2AB1">
            <w:pPr>
              <w:rPr>
                <w:i/>
                <w:iCs/>
              </w:rPr>
            </w:pPr>
          </w:p>
          <w:p w14:paraId="62157EED" w14:textId="1D5DEB2C" w:rsidR="00D029E7" w:rsidRDefault="00517439" w:rsidP="00FA2AB1">
            <w:pPr>
              <w:rPr>
                <w:i/>
                <w:iCs/>
              </w:rPr>
            </w:pPr>
            <w:r>
              <w:rPr>
                <w:noProof/>
                <w:lang w:val="en-IE" w:eastAsia="ja-JP"/>
              </w:rPr>
              <w:drawing>
                <wp:anchor distT="0" distB="0" distL="114300" distR="114300" simplePos="0" relativeHeight="251607040" behindDoc="0" locked="0" layoutInCell="1" allowOverlap="1" wp14:anchorId="06352EF6" wp14:editId="23D3A472">
                  <wp:simplePos x="0" y="0"/>
                  <wp:positionH relativeFrom="column">
                    <wp:posOffset>155575</wp:posOffset>
                  </wp:positionH>
                  <wp:positionV relativeFrom="paragraph">
                    <wp:posOffset>136525</wp:posOffset>
                  </wp:positionV>
                  <wp:extent cx="2656205" cy="1666240"/>
                  <wp:effectExtent l="0" t="0" r="0" b="0"/>
                  <wp:wrapSquare wrapText="bothSides"/>
                  <wp:docPr id="17" name="Chart 17">
                    <a:extLst xmlns:a="http://schemas.openxmlformats.org/drawingml/2006/main">
                      <a:ext uri="{FF2B5EF4-FFF2-40B4-BE49-F238E27FC236}">
                        <a16:creationId xmlns:a16="http://schemas.microsoft.com/office/drawing/2014/main" id="{050B6533-9636-2909-AB9D-11607ADA6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7328C5">
              <w:rPr>
                <w:noProof/>
                <w:lang w:val="en-IE" w:eastAsia="ja-JP"/>
              </w:rPr>
              <mc:AlternateContent>
                <mc:Choice Requires="wps">
                  <w:drawing>
                    <wp:anchor distT="0" distB="0" distL="114300" distR="114300" simplePos="0" relativeHeight="251613184" behindDoc="0" locked="0" layoutInCell="1" allowOverlap="1" wp14:anchorId="1FA15A71" wp14:editId="618E6C0F">
                      <wp:simplePos x="0" y="0"/>
                      <wp:positionH relativeFrom="column">
                        <wp:posOffset>2612302</wp:posOffset>
                      </wp:positionH>
                      <wp:positionV relativeFrom="paragraph">
                        <wp:posOffset>62230</wp:posOffset>
                      </wp:positionV>
                      <wp:extent cx="456752" cy="277712"/>
                      <wp:effectExtent l="0" t="0" r="0" b="0"/>
                      <wp:wrapNone/>
                      <wp:docPr id="8" name="TextBox 12"/>
                      <wp:cNvGraphicFramePr/>
                      <a:graphic xmlns:a="http://schemas.openxmlformats.org/drawingml/2006/main">
                        <a:graphicData uri="http://schemas.microsoft.com/office/word/2010/wordprocessingShape">
                          <wps:wsp>
                            <wps:cNvSpPr txBox="1"/>
                            <wps:spPr>
                              <a:xfrm>
                                <a:off x="0" y="0"/>
                                <a:ext cx="456752" cy="277712"/>
                              </a:xfrm>
                              <a:prstGeom prst="rect">
                                <a:avLst/>
                              </a:prstGeom>
                              <a:noFill/>
                            </wps:spPr>
                            <wps:txbx>
                              <w:txbxContent>
                                <w:p w14:paraId="7F34430E" w14:textId="54A1F3D3" w:rsidR="007328C5" w:rsidRDefault="007328C5" w:rsidP="007328C5">
                                  <w:pPr>
                                    <w:rPr>
                                      <w:b/>
                                      <w:bCs/>
                                      <w:color w:val="000000"/>
                                      <w:kern w:val="24"/>
                                      <w:szCs w:val="18"/>
                                    </w:rPr>
                                  </w:pPr>
                                  <w:r>
                                    <w:rPr>
                                      <w:b/>
                                      <w:bCs/>
                                      <w:color w:val="000000"/>
                                      <w:kern w:val="24"/>
                                      <w:szCs w:val="18"/>
                                    </w:rPr>
                                    <w:t>C</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1FA15A71" id="_x0000_s1028" type="#_x0000_t202" style="position:absolute;left:0;text-align:left;margin-left:205.7pt;margin-top:4.9pt;width:35.95pt;height:21.85pt;z-index:25161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" filled="f" stroked="f">
                      <v:textbox>
                        <w:txbxContent>
                          <w:p w14:paraId="7F34430E" w14:textId="54A1F3D3" w:rsidR="007328C5" w:rsidRDefault="007328C5" w:rsidP="007328C5">
                            <w:pPr>
                              <w:rPr>
                                <w:b/>
                                <w:bCs/>
                                <w:color w:val="000000"/>
                                <w:kern w:val="24"/>
                                <w:szCs w:val="18"/>
                              </w:rPr>
                            </w:pPr>
                            <w:r>
                              <w:rPr>
                                <w:b/>
                                <w:bCs/>
                                <w:color w:val="000000"/>
                                <w:kern w:val="24"/>
                                <w:szCs w:val="18"/>
                              </w:rPr>
                              <w:t>C</w:t>
                            </w:r>
                            <w:r>
                              <w:rPr>
                                <w:rFonts w:ascii="Calibri" w:hAnsi="Calibri"/>
                                <w:b/>
                                <w:bCs/>
                                <w:color w:val="000000"/>
                                <w:kern w:val="24"/>
                                <w:sz w:val="21"/>
                                <w:szCs w:val="21"/>
                              </w:rPr>
                              <w:t xml:space="preserve">. </w:t>
                            </w:r>
                          </w:p>
                        </w:txbxContent>
                      </v:textbox>
                    </v:shape>
                  </w:pict>
                </mc:Fallback>
              </mc:AlternateContent>
            </w:r>
            <w:r w:rsidR="007328C5">
              <w:rPr>
                <w:noProof/>
                <w:lang w:val="en-IE" w:eastAsia="ja-JP"/>
              </w:rPr>
              <mc:AlternateContent>
                <mc:Choice Requires="wps">
                  <w:drawing>
                    <wp:anchor distT="0" distB="0" distL="114300" distR="114300" simplePos="0" relativeHeight="251611136" behindDoc="0" locked="0" layoutInCell="1" allowOverlap="1" wp14:anchorId="3EFA6729" wp14:editId="3F8A861C">
                      <wp:simplePos x="0" y="0"/>
                      <wp:positionH relativeFrom="column">
                        <wp:posOffset>158750</wp:posOffset>
                      </wp:positionH>
                      <wp:positionV relativeFrom="paragraph">
                        <wp:posOffset>96102</wp:posOffset>
                      </wp:positionV>
                      <wp:extent cx="456752" cy="260430"/>
                      <wp:effectExtent l="0" t="0" r="0" b="0"/>
                      <wp:wrapNone/>
                      <wp:docPr id="2" name="TextBox 12"/>
                      <wp:cNvGraphicFramePr/>
                      <a:graphic xmlns:a="http://schemas.openxmlformats.org/drawingml/2006/main">
                        <a:graphicData uri="http://schemas.microsoft.com/office/word/2010/wordprocessingShape">
                          <wps:wsp>
                            <wps:cNvSpPr txBox="1"/>
                            <wps:spPr>
                              <a:xfrm>
                                <a:off x="0" y="0"/>
                                <a:ext cx="456752" cy="260430"/>
                              </a:xfrm>
                              <a:prstGeom prst="rect">
                                <a:avLst/>
                              </a:prstGeom>
                              <a:noFill/>
                            </wps:spPr>
                            <wps:txbx>
                              <w:txbxContent>
                                <w:p w14:paraId="4B09B618" w14:textId="7E29768F" w:rsidR="007328C5" w:rsidRDefault="007328C5" w:rsidP="007328C5">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3EFA6729" id="_x0000_s1029" type="#_x0000_t202" style="position:absolute;left:0;text-align:left;margin-left:12.5pt;margin-top:7.55pt;width:35.95pt;height:20.5pt;z-index:251611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" filled="f" stroked="f">
                      <v:textbox>
                        <w:txbxContent>
                          <w:p w14:paraId="4B09B618" w14:textId="7E29768F" w:rsidR="007328C5" w:rsidRDefault="007328C5" w:rsidP="007328C5">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v:textbox>
                    </v:shape>
                  </w:pict>
                </mc:Fallback>
              </mc:AlternateContent>
            </w:r>
            <w:r w:rsidR="00B248CD">
              <w:rPr>
                <w:noProof/>
                <w:lang w:val="en-IE" w:eastAsia="ja-JP"/>
              </w:rPr>
              <w:drawing>
                <wp:anchor distT="0" distB="0" distL="114300" distR="114300" simplePos="0" relativeHeight="251609088" behindDoc="0" locked="0" layoutInCell="1" allowOverlap="1" wp14:anchorId="3E9699C5" wp14:editId="44427981">
                  <wp:simplePos x="0" y="0"/>
                  <wp:positionH relativeFrom="column">
                    <wp:posOffset>2740025</wp:posOffset>
                  </wp:positionH>
                  <wp:positionV relativeFrom="paragraph">
                    <wp:posOffset>165735</wp:posOffset>
                  </wp:positionV>
                  <wp:extent cx="2771775" cy="1753235"/>
                  <wp:effectExtent l="0" t="0" r="0" b="0"/>
                  <wp:wrapSquare wrapText="bothSides"/>
                  <wp:docPr id="22" name="Chart 22">
                    <a:extLst xmlns:a="http://schemas.openxmlformats.org/drawingml/2006/main">
                      <a:ext uri="{FF2B5EF4-FFF2-40B4-BE49-F238E27FC236}">
                        <a16:creationId xmlns:a16="http://schemas.microsoft.com/office/drawing/2014/main" id="{2336E1CB-D7BF-4833-AC38-28A0E302FB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43C6AF99" w14:textId="7CC42064" w:rsidR="00B248CD" w:rsidRDefault="00B248CD" w:rsidP="00FA2AB1">
            <w:pPr>
              <w:rPr>
                <w:i/>
                <w:iCs/>
              </w:rPr>
            </w:pPr>
          </w:p>
          <w:p w14:paraId="0C65276D" w14:textId="43EC910F" w:rsidR="00D01194" w:rsidRPr="00942832" w:rsidRDefault="00D01194" w:rsidP="00FA2AB1">
            <w:pPr>
              <w:rPr>
                <w:i/>
                <w:iCs/>
              </w:rPr>
            </w:pPr>
            <w:r>
              <w:rPr>
                <w:i/>
                <w:iCs/>
              </w:rPr>
              <w:t xml:space="preserve">Figure 3: </w:t>
            </w:r>
            <w:r w:rsidR="00AF795D">
              <w:rPr>
                <w:i/>
                <w:iCs/>
              </w:rPr>
              <w:t xml:space="preserve">A. </w:t>
            </w:r>
            <w:r>
              <w:rPr>
                <w:i/>
                <w:iCs/>
              </w:rPr>
              <w:t>Substrate specificity of Tvir30 at 50</w:t>
            </w:r>
            <w:r>
              <w:rPr>
                <w:i/>
                <w:iCs/>
                <w:vertAlign w:val="superscript"/>
              </w:rPr>
              <w:t>o</w:t>
            </w:r>
            <w:r>
              <w:rPr>
                <w:i/>
                <w:iCs/>
              </w:rPr>
              <w:t xml:space="preserve">C, pH 5.0, on 0.5% (w/v) substrate. </w:t>
            </w:r>
            <w:r w:rsidR="00AF795D">
              <w:rPr>
                <w:i/>
                <w:iCs/>
              </w:rPr>
              <w:t>B. Thermal stability of Tvir30 assessed at 50</w:t>
            </w:r>
            <w:r w:rsidR="00AF795D">
              <w:rPr>
                <w:i/>
                <w:iCs/>
                <w:vertAlign w:val="superscript"/>
              </w:rPr>
              <w:t>o</w:t>
            </w:r>
            <w:r w:rsidR="00AF795D">
              <w:rPr>
                <w:i/>
                <w:iCs/>
              </w:rPr>
              <w:t>C in 100 mM phosphate-citrate buffer pH 5.0 over 1 hour</w:t>
            </w:r>
            <w:r w:rsidR="00942832">
              <w:rPr>
                <w:i/>
                <w:iCs/>
              </w:rPr>
              <w:t xml:space="preserve"> and C. 40</w:t>
            </w:r>
            <w:r w:rsidR="00942832">
              <w:rPr>
                <w:i/>
                <w:iCs/>
                <w:vertAlign w:val="superscript"/>
              </w:rPr>
              <w:t>o</w:t>
            </w:r>
            <w:r w:rsidR="00942832">
              <w:rPr>
                <w:i/>
                <w:iCs/>
              </w:rPr>
              <w:t>C over 100 h</w:t>
            </w:r>
            <w:r w:rsidR="007124CD">
              <w:rPr>
                <w:i/>
                <w:iCs/>
              </w:rPr>
              <w:t>r</w:t>
            </w:r>
            <w:r w:rsidR="00222C25">
              <w:rPr>
                <w:i/>
                <w:iCs/>
              </w:rPr>
              <w:t xml:space="preserve">. </w:t>
            </w:r>
          </w:p>
        </w:tc>
      </w:tr>
    </w:tbl>
    <w:p w14:paraId="12753FE2" w14:textId="77777777" w:rsidR="00AF795D" w:rsidRDefault="00AF795D" w:rsidP="00D01194">
      <w:pPr>
        <w:pStyle w:val="ListParagraph"/>
        <w:ind w:left="0"/>
      </w:pPr>
    </w:p>
    <w:p w14:paraId="448CBF76" w14:textId="1CB450E2" w:rsidR="00D01194" w:rsidRDefault="00D01194" w:rsidP="008B7A10">
      <w:pPr>
        <w:pStyle w:val="ListParagraph"/>
        <w:ind w:left="0"/>
      </w:pPr>
      <w:r>
        <w:t>The thermal stability of Tvir30 was assessed by incubation at 50</w:t>
      </w:r>
      <w:r w:rsidRPr="00D01194">
        <w:rPr>
          <w:vertAlign w:val="superscript"/>
        </w:rPr>
        <w:t>o</w:t>
      </w:r>
      <w:r>
        <w:t>C in 100 mM phosphate-citrate buffer pH 5.0 over 1 hour. It was revealed that at 15 min of incubation at 50</w:t>
      </w:r>
      <w:r w:rsidRPr="00D01194">
        <w:rPr>
          <w:vertAlign w:val="superscript"/>
        </w:rPr>
        <w:t>o</w:t>
      </w:r>
      <w:r>
        <w:t>C, the enzyme retained 50 % of its original activity under standard assay conditions</w:t>
      </w:r>
      <w:r w:rsidR="00AC7EF5">
        <w:t xml:space="preserve"> (Figure 3B)</w:t>
      </w:r>
      <w:r>
        <w:t xml:space="preserve">. The </w:t>
      </w:r>
      <w:r w:rsidRPr="00D01194">
        <w:rPr>
          <w:i/>
          <w:iCs/>
        </w:rPr>
        <w:t>D</w:t>
      </w:r>
      <w:r>
        <w:t xml:space="preserve">-value, i.e., the time it takes for the enzyme to be reduced to 10% of its original activity, was calculated to be 18.4 min. This small </w:t>
      </w:r>
      <w:r w:rsidRPr="00D01194">
        <w:rPr>
          <w:i/>
          <w:iCs/>
        </w:rPr>
        <w:t>D-</w:t>
      </w:r>
      <w:r>
        <w:t>value indicates that Tvir30 is highly liable to heat inactivation</w:t>
      </w:r>
      <w:r w:rsidR="00596365">
        <w:t xml:space="preserve"> at 50</w:t>
      </w:r>
      <w:r w:rsidR="00596365">
        <w:rPr>
          <w:vertAlign w:val="superscript"/>
        </w:rPr>
        <w:t>o</w:t>
      </w:r>
      <w:r w:rsidR="00596365">
        <w:t>C</w:t>
      </w:r>
      <w:r>
        <w:t>.</w:t>
      </w:r>
      <w:r w:rsidR="00F13E8E">
        <w:t xml:space="preserve"> Conversely,</w:t>
      </w:r>
      <w:r w:rsidR="00AC7EF5">
        <w:t xml:space="preserve"> at 40</w:t>
      </w:r>
      <w:r w:rsidR="00AC7EF5">
        <w:rPr>
          <w:vertAlign w:val="superscript"/>
        </w:rPr>
        <w:t>o</w:t>
      </w:r>
      <w:r w:rsidR="00AC7EF5">
        <w:t xml:space="preserve">C the activity of Tvir30 dropped below 90% after 72 h of incubation only (Figure 3C). </w:t>
      </w:r>
      <w:r>
        <w:t xml:space="preserve"> For the enzyme to effectively hydrolyse yeast cell walls, </w:t>
      </w:r>
      <w:r w:rsidR="00AC7EF5">
        <w:t>the reaction temperature must be below 50</w:t>
      </w:r>
      <w:r w:rsidR="00AC7EF5">
        <w:rPr>
          <w:vertAlign w:val="superscript"/>
        </w:rPr>
        <w:t>o</w:t>
      </w:r>
      <w:r w:rsidR="00AC7EF5">
        <w:t>C, and 40</w:t>
      </w:r>
      <w:r w:rsidR="00AC7EF5">
        <w:rPr>
          <w:vertAlign w:val="superscript"/>
        </w:rPr>
        <w:t>o</w:t>
      </w:r>
      <w:r w:rsidR="00AC7EF5">
        <w:t>C is suitable as the enzyme</w:t>
      </w:r>
      <w:r w:rsidR="007817D1">
        <w:t xml:space="preserve"> maintains</w:t>
      </w:r>
      <w:r w:rsidR="00AC7EF5">
        <w:t xml:space="preserve"> high activity for a </w:t>
      </w:r>
      <w:r w:rsidR="00AC734B">
        <w:t>period of ~ 72 h</w:t>
      </w:r>
      <w:r w:rsidR="007817D1">
        <w:t xml:space="preserve"> at this temperature</w:t>
      </w:r>
      <w:r w:rsidR="00AC734B">
        <w:t xml:space="preserve">. </w:t>
      </w:r>
      <w:r w:rsidR="00AC7EF5">
        <w:t xml:space="preserve"> </w:t>
      </w:r>
      <w:r>
        <w:t xml:space="preserve"> </w:t>
      </w:r>
    </w:p>
    <w:p w14:paraId="656344C8" w14:textId="111FD164" w:rsidR="00D01194" w:rsidRDefault="00D01194" w:rsidP="00FF106D">
      <w:pPr>
        <w:pStyle w:val="CETheadingx"/>
      </w:pPr>
      <w:r>
        <w:t>Enzyme kinetics</w:t>
      </w:r>
    </w:p>
    <w:p w14:paraId="20BE4C1C" w14:textId="77777777" w:rsidR="008C2C2C" w:rsidRDefault="00D01194" w:rsidP="008C2C2C">
      <w:r>
        <w:t>Assessment of Tvir30 kinetics was carried out on pustulan at a range of concentrations from 0.5 to 10 mg mL</w:t>
      </w:r>
      <w:r w:rsidRPr="00D01194">
        <w:rPr>
          <w:vertAlign w:val="superscript"/>
        </w:rPr>
        <w:t>-1</w:t>
      </w:r>
      <w:r w:rsidR="00B3415C">
        <w:rPr>
          <w:vertAlign w:val="superscript"/>
        </w:rPr>
        <w:t xml:space="preserve"> </w:t>
      </w:r>
      <w:r w:rsidR="006C1E85">
        <w:t xml:space="preserve">via the DNS assay, </w:t>
      </w:r>
      <w:r w:rsidR="00B3415C">
        <w:t xml:space="preserve">as described in </w:t>
      </w:r>
      <w:r w:rsidR="006C1E85">
        <w:t xml:space="preserve">the </w:t>
      </w:r>
      <w:r w:rsidR="00D374E8">
        <w:t>Materials and Methods</w:t>
      </w:r>
      <w:r w:rsidR="006C1E85">
        <w:t xml:space="preserve"> section</w:t>
      </w:r>
      <w:r>
        <w:t xml:space="preserve">. The assay was performed at optimal conditions over 10 minutes, during which the hydrolysis reaction was in the linear phase. </w:t>
      </w:r>
      <w:proofErr w:type="spellStart"/>
      <w:r>
        <w:t>GprahPad</w:t>
      </w:r>
      <w:proofErr w:type="spellEnd"/>
      <w:r>
        <w:t xml:space="preserve"> Prism 9 was used to plot the reaction and to determine the kinetic parameters for</w:t>
      </w:r>
      <w:r w:rsidR="00EB21AE">
        <w:t xml:space="preserve"> Tvir30</w:t>
      </w:r>
      <w:r w:rsidR="00F536D8">
        <w:t>.</w:t>
      </w:r>
    </w:p>
    <w:p w14:paraId="1BAA62E4" w14:textId="77777777" w:rsidR="008C2C2C" w:rsidRDefault="00D01194" w:rsidP="008C2C2C">
      <w:r>
        <w:t>The Michaelis-Menten constant (Km) was determined to be 1.87 mg mL</w:t>
      </w:r>
      <w:r w:rsidRPr="00D01194">
        <w:rPr>
          <w:vertAlign w:val="superscript"/>
        </w:rPr>
        <w:t>-1</w:t>
      </w:r>
      <w:r w:rsidR="00447E7A">
        <w:t>, the maximal velocity (</w:t>
      </w:r>
      <w:r>
        <w:t>Vmax</w:t>
      </w:r>
      <w:r w:rsidR="00447E7A">
        <w:t>)</w:t>
      </w:r>
      <w:r>
        <w:t xml:space="preserve"> was calculated as 214.4 </w:t>
      </w:r>
      <w:proofErr w:type="spellStart"/>
      <w:r w:rsidRPr="00BC7DD9">
        <w:t>μ</w:t>
      </w:r>
      <w:r>
        <w:t>mol</w:t>
      </w:r>
      <w:proofErr w:type="spellEnd"/>
      <w:r>
        <w:t xml:space="preserve"> min</w:t>
      </w:r>
      <w:r w:rsidRPr="00D01194">
        <w:rPr>
          <w:vertAlign w:val="superscript"/>
        </w:rPr>
        <w:t>-1</w:t>
      </w:r>
      <w:r>
        <w:t>.mg</w:t>
      </w:r>
      <w:r w:rsidRPr="00D01194">
        <w:rPr>
          <w:vertAlign w:val="superscript"/>
        </w:rPr>
        <w:t>-1</w:t>
      </w:r>
      <w:r>
        <w:t xml:space="preserve">, and </w:t>
      </w:r>
      <w:proofErr w:type="spellStart"/>
      <w:r>
        <w:t>Kcat</w:t>
      </w:r>
      <w:proofErr w:type="spellEnd"/>
      <w:r>
        <w:t xml:space="preserve"> as 161 s</w:t>
      </w:r>
      <w:r w:rsidRPr="00D01194">
        <w:rPr>
          <w:vertAlign w:val="superscript"/>
        </w:rPr>
        <w:t>-1</w:t>
      </w:r>
      <w:r>
        <w:t xml:space="preserve">, indicating that a single Tvir30 enzyme can convert 161 substrate molecules per second at saturation under optimal conditions. Finally, the specificity constant, or </w:t>
      </w:r>
      <w:proofErr w:type="spellStart"/>
      <w:r>
        <w:t>Kcat</w:t>
      </w:r>
      <w:proofErr w:type="spellEnd"/>
      <w:r>
        <w:t xml:space="preserve">/Km, was determined to be 85.85 </w:t>
      </w:r>
      <w:r w:rsidRPr="007311AE">
        <w:t>m</w:t>
      </w:r>
      <w:r>
        <w:t>L</w:t>
      </w:r>
      <w:r w:rsidRPr="007311AE">
        <w:t xml:space="preserve"> mg</w:t>
      </w:r>
      <w:r w:rsidRPr="00D01194">
        <w:rPr>
          <w:vertAlign w:val="superscript"/>
        </w:rPr>
        <w:t>-1</w:t>
      </w:r>
      <w:r>
        <w:t>.</w:t>
      </w:r>
      <w:r w:rsidRPr="007311AE">
        <w:t>s</w:t>
      </w:r>
      <w:r w:rsidRPr="00D01194">
        <w:rPr>
          <w:vertAlign w:val="superscript"/>
        </w:rPr>
        <w:t>-1</w:t>
      </w:r>
      <w:r w:rsidR="00A01DB7">
        <w:t>.</w:t>
      </w:r>
    </w:p>
    <w:p w14:paraId="3E6405C4" w14:textId="4103FAF6" w:rsidR="00FF106D" w:rsidRPr="008C2C2C" w:rsidRDefault="00D01194" w:rsidP="008C2C2C">
      <w:r>
        <w:t>The relatively low Km of Tvir30 indicates that the enzyme has high affinity for its substrate</w:t>
      </w:r>
      <w:r w:rsidR="007900CF">
        <w:t>,</w:t>
      </w:r>
      <w:r>
        <w:t xml:space="preserve"> a common feature of enzymes that exist in environments with a low abundance of their substrates</w:t>
      </w:r>
      <w:r w:rsidR="00BC02BA">
        <w:t xml:space="preserve"> </w:t>
      </w:r>
      <w:r w:rsidR="0023330D">
        <w:fldChar w:fldCharType="begin"/>
      </w:r>
      <w:r w:rsidR="0023330D">
        <w:instrText xml:space="preserve"> ADDIN ZOTERO_ITEM CSL_CITATION {"citationID":"pYJ2Kf7p","properties":{"formattedCitation":"(Nelson and Cox, 2008)","plainCitation":"(Nelson and Cox, 2008)","noteIndex":0},"citationItems":[{"id":2069,"uris":["http://zotero.org/users/7038461/items/CLRPJQ9Y"],"itemData":{"id":2069,"type":"book","edition":"4th","publisher":"Palgrave Macmillan","title":"Lehninger Principles of Biochemistry","author":[{"family":"Nelson","given":"David L."},{"family":"Cox","given":"Michael M."}],"issued":{"date-parts":[["2008"]]}}}],"schema":"https://github.com/citation-style-language/schema/raw/master/csl-citation.json"} </w:instrText>
      </w:r>
      <w:r w:rsidR="0023330D">
        <w:fldChar w:fldCharType="separate"/>
      </w:r>
      <w:r w:rsidR="00B464EF" w:rsidRPr="00B464EF">
        <w:rPr>
          <w:rFonts w:cs="Arial"/>
        </w:rPr>
        <w:t>(Nelson and Cox, 2008)</w:t>
      </w:r>
      <w:r w:rsidR="0023330D">
        <w:fldChar w:fldCharType="end"/>
      </w:r>
      <w:r w:rsidR="009D5F20">
        <w:t>.</w:t>
      </w:r>
      <w:r>
        <w:t xml:space="preserve"> In the degradation of BSY, the high affinity of Tvir30 for </w:t>
      </w:r>
      <w:r w:rsidRPr="00D01194">
        <w:rPr>
          <w:rFonts w:ascii="Times New Roman" w:hAnsi="Times New Roman"/>
        </w:rPr>
        <w:t>β</w:t>
      </w:r>
      <w:r>
        <w:t xml:space="preserve">-1,6-glucan could be advantageous as </w:t>
      </w:r>
      <w:r w:rsidR="00B933E8">
        <w:t>it</w:t>
      </w:r>
      <w:r w:rsidR="009763CC">
        <w:t xml:space="preserve"> accounts for only 10-15%</w:t>
      </w:r>
      <w:r w:rsidR="00B933E8">
        <w:t xml:space="preserve"> of total polysaccharide</w:t>
      </w:r>
      <w:r w:rsidR="004D5EDB">
        <w:t xml:space="preserve"> within the </w:t>
      </w:r>
      <w:r w:rsidR="004D5EDB" w:rsidRPr="00D01194">
        <w:rPr>
          <w:i/>
          <w:iCs/>
        </w:rPr>
        <w:t xml:space="preserve">S. cerevisiae </w:t>
      </w:r>
      <w:r w:rsidR="004D5EDB">
        <w:t>cell wall</w:t>
      </w:r>
      <w:r w:rsidR="00B933E8">
        <w:t>, and</w:t>
      </w:r>
      <w:r>
        <w:t xml:space="preserve"> is in complex with other cell wall components</w:t>
      </w:r>
      <w:r w:rsidR="004D5EDB">
        <w:t xml:space="preserve"> </w:t>
      </w:r>
      <w:r w:rsidR="00C62A7E">
        <w:fldChar w:fldCharType="begin"/>
      </w:r>
      <w:r w:rsidR="00B464EF">
        <w:instrText xml:space="preserve"> ADDIN ZOTERO_ITEM CSL_CITATION {"citationID":"UeBvEs7R","properties":{"formattedCitation":"(Aimanianda et al., 2009)","plainCitation":"(Aimanianda et al., 2009)","noteIndex":0},"citationItems":[{"id":2057,"uris":["http://zotero.org/users/7038461/items/FFEFAKKG"],"itemData":{"id":2057,"type":"article-journal","abstract":"Despite its essential role in the yeast cell wall, the exact composition of the beta-(1,6)-glucan component is not well characterized. While solubilizing the cell wall alkali-insoluble fraction from a wild type strain of Saccharomyces cerevisiae using a recombinant beta-(1,3)-glucanase followed by chromatographic characterization of the digest on an anion exchange column, we observed a soluble polymer that eluted at the end of the solvent gradient run. Further characterization indicated this soluble polymer to have a molecular mass of approximately 38 kDa and could be hydrolyzed only by beta-(1,6)-glucanase. Gas chromatography mass spectrometry and NMR ((1)H and (13)C) analyses confirmed it to be a beta-(1,6)-glucan polymer with, on average, branching at every fifth residue with one or two beta-(1,3)-linked glucose units in the side chain. This polymer peak was significantly reduced in the corresponding digests from mutants of the kre genes (kre9 and kre5) that are known to play a crucial role in the beta-(1,6)-glucan biosynthesis. In the current study, we have developed a biochemical assay wherein incubation of UDP-[(14)C]glucose with permeabilized S. cerevisiae yeasts resulted in the synthesis of a polymer chemically identical to the branched beta-(1,6)-glucan isolated from the cell wall. Using this assay, parameters essential for beta-(1,6)-glucan synthetic activity were defined.","container-title":"The Journal of Biological Chemistry","DOI":"10.1074/jbc.M807667200","ISSN":"0021-9258","issue":"20","journalAbbreviation":"J Biol Chem","language":"eng","note":"PMID: 19279004\nPMCID: PMC2679440","page":"13401-13412","source":"PubMed","title":"Cell wall beta-(1,6)-glucan of Saccharomyces cerevisiae: structural characterization and in situ synthesis","title-short":"Cell wall beta-(1,6)-glucan of Saccharomyces cerevisiae","volume":"284","author":[{"family":"Aimanianda","given":"Vishukumar"},{"family":"Clavaud","given":"Cécile"},{"family":"Simenel","given":"Catherine"},{"family":"Fontaine","given":"Thierry"},{"family":"Delepierre","given":"Muriel"},{"family":"Latgé","given":"Jean-Paul"}],"issued":{"date-parts":[["2009",5,15]]}}}],"schema":"https://github.com/citation-style-language/schema/raw/master/csl-citation.json"} </w:instrText>
      </w:r>
      <w:r w:rsidR="00C62A7E">
        <w:fldChar w:fldCharType="separate"/>
      </w:r>
      <w:r w:rsidR="00B464EF" w:rsidRPr="00B464EF">
        <w:rPr>
          <w:rFonts w:cs="Arial"/>
        </w:rPr>
        <w:t>(</w:t>
      </w:r>
      <w:proofErr w:type="spellStart"/>
      <w:r w:rsidR="00B464EF" w:rsidRPr="00B464EF">
        <w:rPr>
          <w:rFonts w:cs="Arial"/>
        </w:rPr>
        <w:t>Aimanianda</w:t>
      </w:r>
      <w:proofErr w:type="spellEnd"/>
      <w:r w:rsidR="00B464EF" w:rsidRPr="00B464EF">
        <w:rPr>
          <w:rFonts w:cs="Arial"/>
        </w:rPr>
        <w:t xml:space="preserve"> et al., 2009)</w:t>
      </w:r>
      <w:r w:rsidR="00C62A7E">
        <w:fldChar w:fldCharType="end"/>
      </w:r>
      <w:r w:rsidR="007A050F">
        <w:t>. T</w:t>
      </w:r>
      <w:r w:rsidR="00F70F5D">
        <w:t xml:space="preserve">he </w:t>
      </w:r>
      <w:proofErr w:type="spellStart"/>
      <w:r w:rsidR="00F70F5D">
        <w:t>Kcat</w:t>
      </w:r>
      <w:proofErr w:type="spellEnd"/>
      <w:r w:rsidR="00F70F5D">
        <w:t xml:space="preserve"> </w:t>
      </w:r>
      <w:r w:rsidR="00440B40">
        <w:t xml:space="preserve">values </w:t>
      </w:r>
      <w:r w:rsidR="00F70F5D">
        <w:t>of other fungal glucanases have been found to be as low as 0.016 s</w:t>
      </w:r>
      <w:r w:rsidR="00F70F5D">
        <w:rPr>
          <w:vertAlign w:val="superscript"/>
        </w:rPr>
        <w:t>-1</w:t>
      </w:r>
      <w:r w:rsidR="00F70F5D">
        <w:t xml:space="preserve"> </w:t>
      </w:r>
      <w:r w:rsidR="00F70F5D">
        <w:rPr>
          <w:rFonts w:ascii="Helvetica" w:hAnsi="Helvetica"/>
        </w:rPr>
        <w:t xml:space="preserve">and as high as </w:t>
      </w:r>
      <w:r w:rsidR="00F70F5D" w:rsidRPr="006D7178">
        <w:rPr>
          <w:rFonts w:ascii="Helvetica" w:hAnsi="Helvetica" w:cs="Helvetica"/>
        </w:rPr>
        <w:t xml:space="preserve">15,601 </w:t>
      </w:r>
      <w:r w:rsidR="00F70F5D">
        <w:rPr>
          <w:rFonts w:ascii="Helvetica" w:hAnsi="Helvetica" w:cs="Helvetica"/>
        </w:rPr>
        <w:t>s</w:t>
      </w:r>
      <w:r w:rsidR="00F70F5D" w:rsidRPr="006D7178">
        <w:rPr>
          <w:rFonts w:ascii="Helvetica" w:hAnsi="Helvetica" w:cs="Helvetica"/>
          <w:vertAlign w:val="superscript"/>
        </w:rPr>
        <w:t>-</w:t>
      </w:r>
      <w:r w:rsidR="00F70F5D">
        <w:rPr>
          <w:rFonts w:ascii="Helvetica" w:hAnsi="Helvetica" w:cs="Helvetica"/>
          <w:vertAlign w:val="superscript"/>
        </w:rPr>
        <w:t xml:space="preserve">1 </w:t>
      </w:r>
      <w:r w:rsidR="009D5F20">
        <w:rPr>
          <w:rFonts w:ascii="Helvetica" w:hAnsi="Helvetica" w:cs="Helvetica"/>
          <w:vertAlign w:val="superscript"/>
        </w:rPr>
        <w:fldChar w:fldCharType="begin"/>
      </w:r>
      <w:r w:rsidR="00B464EF">
        <w:rPr>
          <w:rFonts w:ascii="Helvetica" w:hAnsi="Helvetica" w:cs="Helvetica"/>
          <w:vertAlign w:val="superscript"/>
        </w:rPr>
        <w:instrText xml:space="preserve"> ADDIN ZOTERO_ITEM CSL_CITATION {"citationID":"weqvKLEW","properties":{"formattedCitation":"(Boyce and Walsh, 2007; Yang et al., 2014)","plainCitation":"(Boyce and Walsh, 2007; Yang et al., 2014)","noteIndex":0},"citationItems":[{"id":2065,"uris":["http://zotero.org/users/7038461/items/4U3GGYMY"],"itemData":{"id":2065,"type":"article-journal","abstract":"Growth on a wheat bran media induced production of an extracellular beta-glucanase by Rhizomucor miehei (DSM 1330). The enzyme was purified to homogeneity. Substrate specificity studies coupled with protein database similarity searching using mass spectrometry-derived sequence data indicate it to be an endo-1,3(4)-beta-glucanase (EC 3.2.1.6). The enzyme was characterised in terms of potential suitability for use in animal (poultry) feed. Significant activity was observed over the entire pH range typical of the avian upper digestive tract (pH 2.6-6.5). The enzyme was also found to be more thermostable than current commercialized beta-glucanases, particularly when heated at a high enzyme concentration, and retained twice as much residual activity as the latter upon exposure to simulated avian digestive tract conditions. There are no previous reports of the production, purification or characterization of a beta-glucanase from a Rhizomucor, and the enzyme's application-relevant physicochemical characteristics render it potentially suited for use in animal feed.","container-title":"Applied Microbiology and Biotechnology","DOI":"10.1007/s00253-007-1058-x","ISSN":"0175-7598","issue":"4","journalAbbreviation":"Appl Microbiol Biotechnol","language":"eng","note":"PMID: 17589838","page":"835-841","source":"PubMed","title":"Production, purification and application-relevant characterisation of an endo-1,3(4)-beta-glucanase from Rhizomucor miehei","volume":"76","author":[{"family":"Boyce","given":"A."},{"family":"Walsh","given":"G."}],"issued":{"date-parts":[["2007",9]]}}},{"id":2062,"uris":["http://zotero.org/users/7038461/items/EMDMZ63T"],"itemData":{"id":2062,"type":"article-journal","abstract":"A novel alkaline β-1,3-1,4-glucanase (McLic1) from a thermophilic fungus, Malbranchea cinnamomea, was purified and biochemically characterized. McLic1 was purified to homogeneity with a purification fold of 3.1 and a recovery yield of 3.7 %. The purified enzyme was most active at pH 10.0 and 55 °C, and exhibited a wide range of pH stability (pH 4.0–10.0). McLic1 displayed strict substrate specificity for barley β-glucan, oat β-glucan and lichenan, but did not show activity towards other tested polysaccharides and synthetic p-nitrophenyl derivates, suggesting that it is a specific β-1,3-1,4-glucanase. The K  m values for barley β-glucan, oat β-glucan and lichenan were determined to be 0.69, 1.11 and 0.63 mg mL−1, respectively. Moreover, the enzyme was stable in various non ionic surfactants, oxidizing agents and several commercial detergents. Thus, the alkaline β-1,3-1,4-glucanase may have potential in industrial applications, such as detergent, paper and pulp industries.","container-title":"Journal of Industrial Microbiology and Biotechnology","DOI":"10.1007/s10295-014-1494-4","ISSN":"1367-5435","issue":"10","journalAbbreviation":"Journal of Industrial Microbiology and Biotechnology","page":"1487-1495","source":"Silverchair","title":"Purification and characterization of a novel alkaline β-1,3-1,4-glucanase (lichenase) from thermophilic fungus Malbranchea cinnamomea","volume":"41","author":[{"family":"Yang","given":"Shaoqing"},{"family":"Xiong","given":"Hao"},{"family":"Yan","given":"Qiaojuan"},{"family":"Yang","given":"Hongye"},{"family":"Jiang","given":"Zhengqiang"}],"issued":{"date-parts":[["2014",10,1]]}}}],"schema":"https://github.com/citation-style-language/schema/raw/master/csl-citation.json"} </w:instrText>
      </w:r>
      <w:r w:rsidR="009D5F20">
        <w:rPr>
          <w:rFonts w:ascii="Helvetica" w:hAnsi="Helvetica" w:cs="Helvetica"/>
          <w:vertAlign w:val="superscript"/>
        </w:rPr>
        <w:fldChar w:fldCharType="separate"/>
      </w:r>
      <w:r w:rsidR="00B464EF" w:rsidRPr="00B464EF">
        <w:rPr>
          <w:rFonts w:ascii="Helvetica" w:hAnsi="Helvetica" w:cs="Helvetica"/>
        </w:rPr>
        <w:t>(Boyce and Walsh, 2007; Yang et al., 2014)</w:t>
      </w:r>
      <w:r w:rsidR="009D5F20">
        <w:rPr>
          <w:rFonts w:ascii="Helvetica" w:hAnsi="Helvetica" w:cs="Helvetica"/>
          <w:vertAlign w:val="superscript"/>
        </w:rPr>
        <w:fldChar w:fldCharType="end"/>
      </w:r>
      <w:r w:rsidR="00F70F5D">
        <w:rPr>
          <w:rFonts w:ascii="Helvetica" w:hAnsi="Helvetica" w:cs="Helvetica"/>
        </w:rPr>
        <w:t xml:space="preserve">. The catalytic efficiency of Tvir30 is therefore within the normal range and is acceptable for industrial application. </w:t>
      </w:r>
    </w:p>
    <w:p w14:paraId="6C31BA86" w14:textId="77777777" w:rsidR="00FF106D" w:rsidRDefault="00FF106D" w:rsidP="00FF106D">
      <w:pPr>
        <w:pStyle w:val="CETheadingx"/>
        <w:rPr>
          <w:bCs/>
          <w:i/>
          <w:iCs/>
        </w:rPr>
      </w:pPr>
      <w:r>
        <w:t>Products of hydrolysis</w:t>
      </w:r>
    </w:p>
    <w:p w14:paraId="19F1CC27" w14:textId="2AB540F9" w:rsidR="00FF106D" w:rsidRPr="00FF106D" w:rsidRDefault="00FF106D" w:rsidP="00FF106D">
      <w:pPr>
        <w:pStyle w:val="CETBodytext"/>
        <w:rPr>
          <w:sz w:val="16"/>
          <w:szCs w:val="16"/>
          <w:lang w:val="en-GB"/>
        </w:rPr>
      </w:pPr>
      <w:r>
        <w:t xml:space="preserve">Tvir30 was incubated with 1% (w/v) pustulan and 1% (w/v) alkali-soluble yeast </w:t>
      </w:r>
      <w:r>
        <w:rPr>
          <w:rFonts w:ascii="Times New Roman" w:hAnsi="Times New Roman"/>
        </w:rPr>
        <w:t>β</w:t>
      </w:r>
      <w:r>
        <w:t>-glucan (YBG) for 1 hour and 18 h respectively</w:t>
      </w:r>
      <w:r w:rsidRPr="0036660D">
        <w:t xml:space="preserve"> </w:t>
      </w:r>
      <w:r>
        <w:t>at 40</w:t>
      </w:r>
      <w:r>
        <w:rPr>
          <w:vertAlign w:val="superscript"/>
        </w:rPr>
        <w:t>o</w:t>
      </w:r>
      <w:r>
        <w:t xml:space="preserve">C at an appropriate dilution. The products of hydrolysis were resolved by high </w:t>
      </w:r>
      <w:r w:rsidR="00DB72D4">
        <w:t>HPAE-PAD</w:t>
      </w:r>
      <w:r>
        <w:t xml:space="preserve"> </w:t>
      </w:r>
      <w:proofErr w:type="spellStart"/>
      <w:r>
        <w:t>visualised</w:t>
      </w:r>
      <w:proofErr w:type="spellEnd"/>
      <w:r>
        <w:t xml:space="preserve"> by TLC as described in Materials and Methods.</w:t>
      </w:r>
    </w:p>
    <w:p w14:paraId="104C5FB0" w14:textId="77777777" w:rsidR="009106FA" w:rsidRDefault="009106FA" w:rsidP="00451BAE">
      <w:pPr>
        <w:pStyle w:val="CETBodytext"/>
        <w:rPr>
          <w:rStyle w:val="CommentReference"/>
          <w:lang w:val="en-GB"/>
        </w:rPr>
      </w:pPr>
    </w:p>
    <w:p w14:paraId="7CA7E42B" w14:textId="7998B6F4" w:rsidR="0017535D" w:rsidRDefault="009106FA" w:rsidP="0000429B">
      <w:pPr>
        <w:pStyle w:val="CETBodytext"/>
      </w:pPr>
      <w:r w:rsidRPr="009106FA">
        <w:lastRenderedPageBreak/>
        <w:t>Hy</w:t>
      </w:r>
      <w:r w:rsidR="00451BAE">
        <w:t>drolysis of pustulan</w:t>
      </w:r>
      <w:r w:rsidR="001075ED">
        <w:t xml:space="preserve"> </w:t>
      </w:r>
      <w:r w:rsidR="00E24A6A">
        <w:t>determined</w:t>
      </w:r>
      <w:r w:rsidR="00451BAE">
        <w:t xml:space="preserve"> </w:t>
      </w:r>
      <w:r w:rsidR="007851F3">
        <w:t xml:space="preserve">that Tvir30 has an endolytic mode of action, </w:t>
      </w:r>
      <w:r w:rsidR="00B40E20">
        <w:t>as it can liberate</w:t>
      </w:r>
      <w:r w:rsidR="00F76B9F">
        <w:t xml:space="preserve"> a range of</w:t>
      </w:r>
      <w:r w:rsidR="00B40E20">
        <w:t xml:space="preserve"> sugars with a</w:t>
      </w:r>
      <w:r>
        <w:t xml:space="preserve"> DP </w:t>
      </w:r>
      <w:r w:rsidR="00F76B9F">
        <w:rPr>
          <w:rFonts w:cs="Arial"/>
        </w:rPr>
        <w:t>&gt;</w:t>
      </w:r>
      <w:r>
        <w:t xml:space="preserve"> 2</w:t>
      </w:r>
      <w:r w:rsidR="00526B6C">
        <w:t xml:space="preserve">. </w:t>
      </w:r>
      <w:r w:rsidR="00F76B9F">
        <w:t xml:space="preserve">HPAEC analysis </w:t>
      </w:r>
      <w:r w:rsidR="00E24A6A">
        <w:t>revealed</w:t>
      </w:r>
      <w:r w:rsidR="00644158">
        <w:t xml:space="preserve"> the main products of hydrolysis as glucose (peak 2) and gentiobiose (peak 3)</w:t>
      </w:r>
      <w:r w:rsidR="0000429B">
        <w:t xml:space="preserve"> (Figure 4A)</w:t>
      </w:r>
      <w:r w:rsidR="00644158">
        <w:t xml:space="preserve">. The peak with the largest area, peak 1, </w:t>
      </w:r>
      <w:r w:rsidR="00D4704F">
        <w:t xml:space="preserve">likely arises from the elution of glycerol within the enzyme sample. </w:t>
      </w:r>
      <w:r w:rsidR="001F50F1">
        <w:t xml:space="preserve">Besides glucose and gentiobiose, </w:t>
      </w:r>
      <w:r w:rsidR="0000429B">
        <w:t>five</w:t>
      </w:r>
      <w:r w:rsidR="001F50F1">
        <w:t xml:space="preserve"> additional distinct peaks are visible, and the TLC plate in Figure 4B</w:t>
      </w:r>
      <w:r w:rsidR="00BB062C">
        <w:t xml:space="preserve"> indicates that these may be gentiotriose, </w:t>
      </w:r>
      <w:proofErr w:type="spellStart"/>
      <w:r w:rsidR="00EE4C22">
        <w:t>gentio</w:t>
      </w:r>
      <w:r w:rsidR="00BB062C">
        <w:t>tetraose</w:t>
      </w:r>
      <w:proofErr w:type="spellEnd"/>
      <w:r w:rsidR="00BB062C">
        <w:t xml:space="preserve">, </w:t>
      </w:r>
      <w:proofErr w:type="spellStart"/>
      <w:r w:rsidR="00EE4C22">
        <w:t>gentio</w:t>
      </w:r>
      <w:r w:rsidR="00BB062C">
        <w:t>pentaose</w:t>
      </w:r>
      <w:proofErr w:type="spellEnd"/>
      <w:r w:rsidR="00BB062C">
        <w:t xml:space="preserve">, and so on. </w:t>
      </w:r>
    </w:p>
    <w:p w14:paraId="55E89B4A" w14:textId="5FAB199B" w:rsidR="0000429B" w:rsidRDefault="00A9272D" w:rsidP="0000429B">
      <w:pPr>
        <w:pStyle w:val="CETBodytext"/>
      </w:pPr>
      <w:r>
        <w:rPr>
          <w:noProof/>
          <w:lang w:val="en-IE" w:eastAsia="ja-JP"/>
        </w:rPr>
        <mc:AlternateContent>
          <mc:Choice Requires="wps">
            <w:drawing>
              <wp:anchor distT="0" distB="0" distL="114300" distR="114300" simplePos="0" relativeHeight="251631616" behindDoc="0" locked="0" layoutInCell="1" allowOverlap="1" wp14:anchorId="30C54432" wp14:editId="45484157">
                <wp:simplePos x="0" y="0"/>
                <wp:positionH relativeFrom="column">
                  <wp:posOffset>2974694</wp:posOffset>
                </wp:positionH>
                <wp:positionV relativeFrom="paragraph">
                  <wp:posOffset>178829</wp:posOffset>
                </wp:positionV>
                <wp:extent cx="456752" cy="260430"/>
                <wp:effectExtent l="0" t="0" r="0" b="0"/>
                <wp:wrapNone/>
                <wp:docPr id="7" name="TextBox 12"/>
                <wp:cNvGraphicFramePr/>
                <a:graphic xmlns:a="http://schemas.openxmlformats.org/drawingml/2006/main">
                  <a:graphicData uri="http://schemas.microsoft.com/office/word/2010/wordprocessingShape">
                    <wps:wsp>
                      <wps:cNvSpPr txBox="1"/>
                      <wps:spPr>
                        <a:xfrm>
                          <a:off x="0" y="0"/>
                          <a:ext cx="456752" cy="260430"/>
                        </a:xfrm>
                        <a:prstGeom prst="rect">
                          <a:avLst/>
                        </a:prstGeom>
                        <a:noFill/>
                      </wps:spPr>
                      <wps:txbx>
                        <w:txbxContent>
                          <w:p w14:paraId="064EC826" w14:textId="77777777" w:rsidR="00A9272D" w:rsidRDefault="00A9272D" w:rsidP="00A9272D">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30C54432" id="_x0000_s1030" type="#_x0000_t202" style="position:absolute;left:0;text-align:left;margin-left:234.25pt;margin-top:14.1pt;width:35.95pt;height:20.5pt;z-index:251631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" filled="f" stroked="f">
                <v:textbox>
                  <w:txbxContent>
                    <w:p w14:paraId="064EC826" w14:textId="77777777" w:rsidR="00A9272D" w:rsidRDefault="00A9272D" w:rsidP="00A9272D">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v:textbox>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00429B" w14:paraId="756A1973" w14:textId="77777777" w:rsidTr="00C07C7D">
        <w:trPr>
          <w:trHeight w:val="3683"/>
        </w:trPr>
        <w:tc>
          <w:tcPr>
            <w:tcW w:w="8777" w:type="dxa"/>
          </w:tcPr>
          <w:p w14:paraId="68D45EF8" w14:textId="72784498" w:rsidR="0000429B" w:rsidRDefault="00A9272D" w:rsidP="0000429B">
            <w:pPr>
              <w:pStyle w:val="CETBodytext"/>
            </w:pPr>
            <w:r>
              <w:rPr>
                <w:noProof/>
                <w:lang w:val="en-IE" w:eastAsia="ja-JP"/>
              </w:rPr>
              <mc:AlternateContent>
                <mc:Choice Requires="wps">
                  <w:drawing>
                    <wp:anchor distT="0" distB="0" distL="114300" distR="114300" simplePos="0" relativeHeight="251633664" behindDoc="0" locked="0" layoutInCell="1" allowOverlap="1" wp14:anchorId="47CA9034" wp14:editId="2BD4E0BE">
                      <wp:simplePos x="0" y="0"/>
                      <wp:positionH relativeFrom="column">
                        <wp:posOffset>-56700</wp:posOffset>
                      </wp:positionH>
                      <wp:positionV relativeFrom="paragraph">
                        <wp:posOffset>14412</wp:posOffset>
                      </wp:positionV>
                      <wp:extent cx="456752" cy="260430"/>
                      <wp:effectExtent l="0" t="0" r="0" b="0"/>
                      <wp:wrapNone/>
                      <wp:docPr id="10" name="TextBox 12"/>
                      <wp:cNvGraphicFramePr/>
                      <a:graphic xmlns:a="http://schemas.openxmlformats.org/drawingml/2006/main">
                        <a:graphicData uri="http://schemas.microsoft.com/office/word/2010/wordprocessingShape">
                          <wps:wsp>
                            <wps:cNvSpPr txBox="1"/>
                            <wps:spPr>
                              <a:xfrm>
                                <a:off x="0" y="0"/>
                                <a:ext cx="456752" cy="260430"/>
                              </a:xfrm>
                              <a:prstGeom prst="rect">
                                <a:avLst/>
                              </a:prstGeom>
                              <a:noFill/>
                            </wps:spPr>
                            <wps:txbx>
                              <w:txbxContent>
                                <w:p w14:paraId="04C481DB" w14:textId="495C79EB" w:rsidR="00A9272D" w:rsidRDefault="00A9272D" w:rsidP="00A9272D">
                                  <w:pPr>
                                    <w:rPr>
                                      <w:b/>
                                      <w:bCs/>
                                      <w:color w:val="000000"/>
                                      <w:kern w:val="24"/>
                                      <w:szCs w:val="18"/>
                                    </w:rPr>
                                  </w:pPr>
                                  <w:r>
                                    <w:rPr>
                                      <w:b/>
                                      <w:bCs/>
                                      <w:color w:val="000000"/>
                                      <w:kern w:val="24"/>
                                      <w:szCs w:val="18"/>
                                    </w:rPr>
                                    <w:t>A</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47CA9034" id="_x0000_s1031" type="#_x0000_t202" style="position:absolute;left:0;text-align:left;margin-left:-4.45pt;margin-top:1.15pt;width:35.95pt;height:2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" filled="f" stroked="f">
                      <v:textbox>
                        <w:txbxContent>
                          <w:p w14:paraId="04C481DB" w14:textId="495C79EB" w:rsidR="00A9272D" w:rsidRDefault="00A9272D" w:rsidP="00A9272D">
                            <w:pPr>
                              <w:rPr>
                                <w:b/>
                                <w:bCs/>
                                <w:color w:val="000000"/>
                                <w:kern w:val="24"/>
                                <w:szCs w:val="18"/>
                              </w:rPr>
                            </w:pPr>
                            <w:r>
                              <w:rPr>
                                <w:b/>
                                <w:bCs/>
                                <w:color w:val="000000"/>
                                <w:kern w:val="24"/>
                                <w:szCs w:val="18"/>
                              </w:rPr>
                              <w:t>A</w:t>
                            </w:r>
                            <w:r>
                              <w:rPr>
                                <w:rFonts w:ascii="Calibri" w:hAnsi="Calibri"/>
                                <w:b/>
                                <w:bCs/>
                                <w:color w:val="000000"/>
                                <w:kern w:val="24"/>
                                <w:sz w:val="21"/>
                                <w:szCs w:val="21"/>
                              </w:rPr>
                              <w:t xml:space="preserve">. </w:t>
                            </w:r>
                          </w:p>
                        </w:txbxContent>
                      </v:textbox>
                    </v:shape>
                  </w:pict>
                </mc:Fallback>
              </mc:AlternateContent>
            </w:r>
            <w:r>
              <w:rPr>
                <w:noProof/>
                <w:lang w:val="en-IE" w:eastAsia="ja-JP"/>
              </w:rPr>
              <w:drawing>
                <wp:anchor distT="0" distB="0" distL="114300" distR="114300" simplePos="0" relativeHeight="251629568" behindDoc="0" locked="0" layoutInCell="1" allowOverlap="1" wp14:anchorId="019C0F32" wp14:editId="5F11C739">
                  <wp:simplePos x="0" y="0"/>
                  <wp:positionH relativeFrom="column">
                    <wp:posOffset>39876</wp:posOffset>
                  </wp:positionH>
                  <wp:positionV relativeFrom="paragraph">
                    <wp:posOffset>75871</wp:posOffset>
                  </wp:positionV>
                  <wp:extent cx="2961640" cy="17532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253" t="7620" r="17253" b="1513"/>
                          <a:stretch/>
                        </pic:blipFill>
                        <pic:spPr bwMode="auto">
                          <a:xfrm>
                            <a:off x="0" y="0"/>
                            <a:ext cx="2961640" cy="1753235"/>
                          </a:xfrm>
                          <a:prstGeom prst="rect">
                            <a:avLst/>
                          </a:prstGeom>
                          <a:ln>
                            <a:noFill/>
                          </a:ln>
                          <a:extLst>
                            <a:ext uri="{53640926-AAD7-44D8-BBD7-CCE9431645EC}">
                              <a14:shadowObscured xmlns:a14="http://schemas.microsoft.com/office/drawing/2010/main"/>
                            </a:ext>
                          </a:extLst>
                        </pic:spPr>
                      </pic:pic>
                    </a:graphicData>
                  </a:graphic>
                </wp:anchor>
              </w:drawing>
            </w:r>
            <w:r w:rsidR="00FD5B73" w:rsidRPr="00FD5B73">
              <w:rPr>
                <w:rFonts w:ascii="Helvetica" w:hAnsi="Helvetica" w:cs="Helvetica"/>
                <w:noProof/>
                <w:lang w:val="en-IE" w:eastAsia="ja-JP"/>
              </w:rPr>
              <mc:AlternateContent>
                <mc:Choice Requires="wps">
                  <w:drawing>
                    <wp:anchor distT="45720" distB="45720" distL="114300" distR="114300" simplePos="0" relativeHeight="251627520" behindDoc="0" locked="0" layoutInCell="1" allowOverlap="1" wp14:anchorId="4170FC5F" wp14:editId="672BD9DB">
                      <wp:simplePos x="0" y="0"/>
                      <wp:positionH relativeFrom="column">
                        <wp:posOffset>4241712</wp:posOffset>
                      </wp:positionH>
                      <wp:positionV relativeFrom="paragraph">
                        <wp:posOffset>180340</wp:posOffset>
                      </wp:positionV>
                      <wp:extent cx="1188720" cy="12496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1249680"/>
                              </a:xfrm>
                              <a:prstGeom prst="rect">
                                <a:avLst/>
                              </a:prstGeom>
                              <a:solidFill>
                                <a:srgbClr val="FFFFFF"/>
                              </a:solidFill>
                              <a:ln w="9525">
                                <a:noFill/>
                                <a:miter lim="800000"/>
                                <a:headEnd/>
                                <a:tailEnd/>
                              </a:ln>
                            </wps:spPr>
                            <wps:txbx>
                              <w:txbxContent>
                                <w:p w14:paraId="513046FA" w14:textId="2FFDA24D" w:rsidR="00FD5B73" w:rsidRPr="00A9272D" w:rsidRDefault="00FD5B73" w:rsidP="00A9272D">
                                  <w:pPr>
                                    <w:pStyle w:val="ListParagraph"/>
                                    <w:numPr>
                                      <w:ilvl w:val="0"/>
                                      <w:numId w:val="27"/>
                                    </w:numPr>
                                    <w:spacing w:after="60"/>
                                    <w:ind w:left="357" w:hanging="357"/>
                                    <w:contextualSpacing w:val="0"/>
                                    <w:jc w:val="left"/>
                                    <w:rPr>
                                      <w:sz w:val="14"/>
                                      <w:szCs w:val="16"/>
                                    </w:rPr>
                                  </w:pPr>
                                  <w:r w:rsidRPr="00A9272D">
                                    <w:rPr>
                                      <w:sz w:val="14"/>
                                      <w:szCs w:val="16"/>
                                    </w:rPr>
                                    <w:t>Glucose</w:t>
                                  </w:r>
                                </w:p>
                                <w:p w14:paraId="304838DE" w14:textId="11E242F2" w:rsidR="00FD5B73" w:rsidRPr="00A9272D" w:rsidRDefault="00FD5B73" w:rsidP="00A9272D">
                                  <w:pPr>
                                    <w:pStyle w:val="ListParagraph"/>
                                    <w:numPr>
                                      <w:ilvl w:val="0"/>
                                      <w:numId w:val="27"/>
                                    </w:numPr>
                                    <w:spacing w:after="60"/>
                                    <w:ind w:left="357" w:hanging="357"/>
                                    <w:contextualSpacing w:val="0"/>
                                    <w:jc w:val="left"/>
                                    <w:rPr>
                                      <w:sz w:val="14"/>
                                      <w:szCs w:val="16"/>
                                    </w:rPr>
                                  </w:pPr>
                                  <w:r w:rsidRPr="00A9272D">
                                    <w:rPr>
                                      <w:sz w:val="14"/>
                                      <w:szCs w:val="16"/>
                                    </w:rPr>
                                    <w:t>Gentiobiose</w:t>
                                  </w:r>
                                </w:p>
                                <w:p w14:paraId="302EEF71" w14:textId="13E81694" w:rsidR="00FD5B73" w:rsidRPr="00A9272D" w:rsidRDefault="00BE7650" w:rsidP="00A9272D">
                                  <w:pPr>
                                    <w:pStyle w:val="ListParagraph"/>
                                    <w:numPr>
                                      <w:ilvl w:val="0"/>
                                      <w:numId w:val="27"/>
                                    </w:numPr>
                                    <w:spacing w:after="60"/>
                                    <w:ind w:left="357" w:hanging="357"/>
                                    <w:contextualSpacing w:val="0"/>
                                    <w:jc w:val="left"/>
                                    <w:rPr>
                                      <w:sz w:val="14"/>
                                      <w:szCs w:val="16"/>
                                    </w:rPr>
                                  </w:pPr>
                                  <w:r w:rsidRPr="00A9272D">
                                    <w:rPr>
                                      <w:sz w:val="14"/>
                                      <w:szCs w:val="16"/>
                                    </w:rPr>
                                    <w:t>Pustulan hydrolysis, 1 h</w:t>
                                  </w:r>
                                </w:p>
                                <w:p w14:paraId="49B6F21F" w14:textId="0E3E069D" w:rsidR="00BE7650" w:rsidRPr="00A9272D" w:rsidRDefault="00BE7650" w:rsidP="00A9272D">
                                  <w:pPr>
                                    <w:pStyle w:val="ListParagraph"/>
                                    <w:numPr>
                                      <w:ilvl w:val="0"/>
                                      <w:numId w:val="27"/>
                                    </w:numPr>
                                    <w:spacing w:after="60"/>
                                    <w:ind w:left="357" w:hanging="357"/>
                                    <w:contextualSpacing w:val="0"/>
                                    <w:jc w:val="left"/>
                                    <w:rPr>
                                      <w:sz w:val="14"/>
                                      <w:szCs w:val="16"/>
                                    </w:rPr>
                                  </w:pPr>
                                  <w:r w:rsidRPr="00A9272D">
                                    <w:rPr>
                                      <w:sz w:val="14"/>
                                      <w:szCs w:val="16"/>
                                    </w:rPr>
                                    <w:t>Pustulan hydrolysis</w:t>
                                  </w:r>
                                  <w:r w:rsidR="00A9272D" w:rsidRPr="00A9272D">
                                    <w:rPr>
                                      <w:sz w:val="14"/>
                                      <w:szCs w:val="16"/>
                                    </w:rPr>
                                    <w:t xml:space="preserve"> Bl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0FC5F" id="Text Box 2" o:spid="_x0000_s1032" type="#_x0000_t202" style="position:absolute;left:0;text-align:left;margin-left:334pt;margin-top:14.2pt;width:93.6pt;height:98.4pt;z-index:251627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" stroked="f">
                      <v:textbox>
                        <w:txbxContent>
                          <w:p w14:paraId="513046FA" w14:textId="2FFDA24D" w:rsidR="00FD5B73" w:rsidRPr="00A9272D" w:rsidRDefault="00FD5B73" w:rsidP="00A9272D">
                            <w:pPr>
                              <w:pStyle w:val="ListParagraph"/>
                              <w:numPr>
                                <w:ilvl w:val="0"/>
                                <w:numId w:val="27"/>
                              </w:numPr>
                              <w:spacing w:after="60"/>
                              <w:ind w:left="357" w:hanging="357"/>
                              <w:contextualSpacing w:val="0"/>
                              <w:jc w:val="left"/>
                              <w:rPr>
                                <w:sz w:val="14"/>
                                <w:szCs w:val="16"/>
                              </w:rPr>
                            </w:pPr>
                            <w:r w:rsidRPr="00A9272D">
                              <w:rPr>
                                <w:sz w:val="14"/>
                                <w:szCs w:val="16"/>
                              </w:rPr>
                              <w:t>Glucose</w:t>
                            </w:r>
                          </w:p>
                          <w:p w14:paraId="304838DE" w14:textId="11E242F2" w:rsidR="00FD5B73" w:rsidRPr="00A9272D" w:rsidRDefault="00FD5B73" w:rsidP="00A9272D">
                            <w:pPr>
                              <w:pStyle w:val="ListParagraph"/>
                              <w:numPr>
                                <w:ilvl w:val="0"/>
                                <w:numId w:val="27"/>
                              </w:numPr>
                              <w:spacing w:after="60"/>
                              <w:ind w:left="357" w:hanging="357"/>
                              <w:contextualSpacing w:val="0"/>
                              <w:jc w:val="left"/>
                              <w:rPr>
                                <w:sz w:val="14"/>
                                <w:szCs w:val="16"/>
                              </w:rPr>
                            </w:pPr>
                            <w:r w:rsidRPr="00A9272D">
                              <w:rPr>
                                <w:sz w:val="14"/>
                                <w:szCs w:val="16"/>
                              </w:rPr>
                              <w:t>Gentiobiose</w:t>
                            </w:r>
                          </w:p>
                          <w:p w14:paraId="302EEF71" w14:textId="13E81694" w:rsidR="00FD5B73" w:rsidRPr="00A9272D" w:rsidRDefault="00BE7650" w:rsidP="00A9272D">
                            <w:pPr>
                              <w:pStyle w:val="ListParagraph"/>
                              <w:numPr>
                                <w:ilvl w:val="0"/>
                                <w:numId w:val="27"/>
                              </w:numPr>
                              <w:spacing w:after="60"/>
                              <w:ind w:left="357" w:hanging="357"/>
                              <w:contextualSpacing w:val="0"/>
                              <w:jc w:val="left"/>
                              <w:rPr>
                                <w:sz w:val="14"/>
                                <w:szCs w:val="16"/>
                              </w:rPr>
                            </w:pPr>
                            <w:r w:rsidRPr="00A9272D">
                              <w:rPr>
                                <w:sz w:val="14"/>
                                <w:szCs w:val="16"/>
                              </w:rPr>
                              <w:t>Pustulan hydrolysis, 1 h</w:t>
                            </w:r>
                          </w:p>
                          <w:p w14:paraId="49B6F21F" w14:textId="0E3E069D" w:rsidR="00BE7650" w:rsidRPr="00A9272D" w:rsidRDefault="00BE7650" w:rsidP="00A9272D">
                            <w:pPr>
                              <w:pStyle w:val="ListParagraph"/>
                              <w:numPr>
                                <w:ilvl w:val="0"/>
                                <w:numId w:val="27"/>
                              </w:numPr>
                              <w:spacing w:after="60"/>
                              <w:ind w:left="357" w:hanging="357"/>
                              <w:contextualSpacing w:val="0"/>
                              <w:jc w:val="left"/>
                              <w:rPr>
                                <w:sz w:val="14"/>
                                <w:szCs w:val="16"/>
                              </w:rPr>
                            </w:pPr>
                            <w:r w:rsidRPr="00A9272D">
                              <w:rPr>
                                <w:sz w:val="14"/>
                                <w:szCs w:val="16"/>
                              </w:rPr>
                              <w:t>Pustulan hydrolysis</w:t>
                            </w:r>
                            <w:r w:rsidR="00A9272D" w:rsidRPr="00A9272D">
                              <w:rPr>
                                <w:sz w:val="14"/>
                                <w:szCs w:val="16"/>
                              </w:rPr>
                              <w:t xml:space="preserve"> Blank</w:t>
                            </w:r>
                          </w:p>
                        </w:txbxContent>
                      </v:textbox>
                      <w10:wrap type="square"/>
                    </v:shape>
                  </w:pict>
                </mc:Fallback>
              </mc:AlternateContent>
            </w:r>
            <w:r w:rsidR="00FD5B73" w:rsidRPr="00FD5B73">
              <w:rPr>
                <w:rFonts w:ascii="Helvetica" w:hAnsi="Helvetica" w:cs="Helvetica"/>
                <w:noProof/>
                <w:lang w:val="en-IE" w:eastAsia="ja-JP"/>
              </w:rPr>
              <mc:AlternateContent>
                <mc:Choice Requires="wps">
                  <w:drawing>
                    <wp:anchor distT="0" distB="0" distL="114300" distR="114300" simplePos="0" relativeHeight="251625472" behindDoc="0" locked="0" layoutInCell="1" allowOverlap="1" wp14:anchorId="79B2C911" wp14:editId="6E9923B3">
                      <wp:simplePos x="0" y="0"/>
                      <wp:positionH relativeFrom="margin">
                        <wp:posOffset>3153741</wp:posOffset>
                      </wp:positionH>
                      <wp:positionV relativeFrom="paragraph">
                        <wp:posOffset>1518782</wp:posOffset>
                      </wp:positionV>
                      <wp:extent cx="1120389" cy="190831"/>
                      <wp:effectExtent l="0" t="0" r="0" b="0"/>
                      <wp:wrapNone/>
                      <wp:docPr id="11" name="TextBox 10">
                        <a:extLst xmlns:a="http://schemas.openxmlformats.org/drawingml/2006/main">
                          <a:ext uri="{FF2B5EF4-FFF2-40B4-BE49-F238E27FC236}">
                            <a16:creationId xmlns:a16="http://schemas.microsoft.com/office/drawing/2014/main" id="{6D78B248-5C8D-0A76-DCE4-FF881FF4E5E3}"/>
                          </a:ext>
                        </a:extLst>
                      </wp:docPr>
                      <wp:cNvGraphicFramePr/>
                      <a:graphic xmlns:a="http://schemas.openxmlformats.org/drawingml/2006/main">
                        <a:graphicData uri="http://schemas.microsoft.com/office/word/2010/wordprocessingShape">
                          <wps:wsp>
                            <wps:cNvSpPr txBox="1"/>
                            <wps:spPr>
                              <a:xfrm>
                                <a:off x="0" y="0"/>
                                <a:ext cx="1120389" cy="190831"/>
                              </a:xfrm>
                              <a:prstGeom prst="rect">
                                <a:avLst/>
                              </a:prstGeom>
                              <a:noFill/>
                            </wps:spPr>
                            <wps:txbx>
                              <w:txbxContent>
                                <w:p w14:paraId="1030FC8D" w14:textId="4A813C8F" w:rsidR="00FD5B73" w:rsidRPr="00FD5B73" w:rsidRDefault="00FD5B73" w:rsidP="00FD5B73">
                                  <w:pPr>
                                    <w:rPr>
                                      <w:rFonts w:cs="Arial"/>
                                      <w:b/>
                                      <w:bCs/>
                                      <w:color w:val="000000" w:themeColor="text1"/>
                                      <w:kern w:val="24"/>
                                      <w:sz w:val="14"/>
                                      <w:szCs w:val="14"/>
                                    </w:rPr>
                                  </w:pPr>
                                  <w:r w:rsidRPr="00FD5B73">
                                    <w:rPr>
                                      <w:rFonts w:cs="Arial"/>
                                      <w:b/>
                                      <w:bCs/>
                                      <w:color w:val="000000" w:themeColor="text1"/>
                                      <w:kern w:val="24"/>
                                      <w:sz w:val="14"/>
                                      <w:szCs w:val="14"/>
                                    </w:rPr>
                                    <w:t xml:space="preserve">1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2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 3     </w:t>
                                  </w:r>
                                  <w:r>
                                    <w:rPr>
                                      <w:rFonts w:cs="Arial"/>
                                      <w:b/>
                                      <w:bCs/>
                                      <w:color w:val="000000" w:themeColor="text1"/>
                                      <w:kern w:val="24"/>
                                      <w:sz w:val="14"/>
                                      <w:szCs w:val="14"/>
                                    </w:rPr>
                                    <w:t xml:space="preserve"> 4</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9B2C911" id="TextBox 10" o:spid="_x0000_s1033" type="#_x0000_t202" style="position:absolute;left:0;text-align:left;margin-left:248.35pt;margin-top:119.6pt;width:88.2pt;height:15.0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" filled="f" stroked="f">
                      <v:textbox>
                        <w:txbxContent>
                          <w:p w14:paraId="1030FC8D" w14:textId="4A813C8F" w:rsidR="00FD5B73" w:rsidRPr="00FD5B73" w:rsidRDefault="00FD5B73" w:rsidP="00FD5B73">
                            <w:pPr>
                              <w:rPr>
                                <w:rFonts w:cs="Arial"/>
                                <w:b/>
                                <w:bCs/>
                                <w:color w:val="000000" w:themeColor="text1"/>
                                <w:kern w:val="24"/>
                                <w:sz w:val="14"/>
                                <w:szCs w:val="14"/>
                              </w:rPr>
                            </w:pPr>
                            <w:r w:rsidRPr="00FD5B73">
                              <w:rPr>
                                <w:rFonts w:cs="Arial"/>
                                <w:b/>
                                <w:bCs/>
                                <w:color w:val="000000" w:themeColor="text1"/>
                                <w:kern w:val="24"/>
                                <w:sz w:val="14"/>
                                <w:szCs w:val="14"/>
                              </w:rPr>
                              <w:t xml:space="preserve">1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2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 3     </w:t>
                            </w:r>
                            <w:r>
                              <w:rPr>
                                <w:rFonts w:cs="Arial"/>
                                <w:b/>
                                <w:bCs/>
                                <w:color w:val="000000" w:themeColor="text1"/>
                                <w:kern w:val="24"/>
                                <w:sz w:val="14"/>
                                <w:szCs w:val="14"/>
                              </w:rPr>
                              <w:t xml:space="preserve"> 4</w:t>
                            </w:r>
                          </w:p>
                        </w:txbxContent>
                      </v:textbox>
                      <w10:wrap anchorx="margin"/>
                    </v:shape>
                  </w:pict>
                </mc:Fallback>
              </mc:AlternateContent>
            </w:r>
            <w:r w:rsidR="00B450E9">
              <w:rPr>
                <w:noProof/>
                <w:lang w:val="en-IE" w:eastAsia="ja-JP"/>
              </w:rPr>
              <w:drawing>
                <wp:anchor distT="0" distB="0" distL="114300" distR="114300" simplePos="0" relativeHeight="251623424" behindDoc="0" locked="0" layoutInCell="1" allowOverlap="1" wp14:anchorId="6623CE76" wp14:editId="38B68F5F">
                  <wp:simplePos x="0" y="0"/>
                  <wp:positionH relativeFrom="column">
                    <wp:posOffset>3216275</wp:posOffset>
                  </wp:positionH>
                  <wp:positionV relativeFrom="paragraph">
                    <wp:posOffset>129540</wp:posOffset>
                  </wp:positionV>
                  <wp:extent cx="1018540" cy="139636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t="9945" b="8082"/>
                          <a:stretch/>
                        </pic:blipFill>
                        <pic:spPr bwMode="auto">
                          <a:xfrm>
                            <a:off x="0" y="0"/>
                            <a:ext cx="1018540" cy="1396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8361CE" w14:textId="77777777" w:rsidR="00A9272D" w:rsidRDefault="00A9272D" w:rsidP="0000429B">
            <w:pPr>
              <w:pStyle w:val="CETBodytext"/>
            </w:pPr>
          </w:p>
          <w:p w14:paraId="0C3FB9D4" w14:textId="1BA687AF" w:rsidR="00B61DDF" w:rsidRDefault="00B61DDF" w:rsidP="00C07C7D">
            <w:pPr>
              <w:pStyle w:val="CETCaption"/>
              <w:spacing w:after="0"/>
            </w:pPr>
          </w:p>
          <w:p w14:paraId="69E0F028" w14:textId="05288DCA" w:rsidR="000F188C" w:rsidRPr="00C07C7D" w:rsidRDefault="000F188C" w:rsidP="00C07C7D">
            <w:pPr>
              <w:pStyle w:val="CETCaption"/>
              <w:spacing w:after="0"/>
            </w:pPr>
            <w:r>
              <w:t xml:space="preserve">Figure 4: A. </w:t>
            </w:r>
            <w:r w:rsidR="00DB72D4">
              <w:t>HPAE-PAD</w:t>
            </w:r>
            <w:r w:rsidR="00062160">
              <w:t xml:space="preserve"> analysis</w:t>
            </w:r>
            <w:r w:rsidR="00C07C7D">
              <w:t xml:space="preserve"> and B. TLC analysis</w:t>
            </w:r>
            <w:r w:rsidR="00062160">
              <w:t xml:space="preserve"> of a sample of pustulan hydrolysed by Tvir30</w:t>
            </w:r>
            <w:r w:rsidR="00C07C7D">
              <w:t xml:space="preserve"> for 1 h at 40</w:t>
            </w:r>
            <w:r w:rsidR="00C07C7D">
              <w:rPr>
                <w:vertAlign w:val="superscript"/>
              </w:rPr>
              <w:t>o</w:t>
            </w:r>
            <w:r w:rsidR="00C07C7D">
              <w:t>C.</w:t>
            </w:r>
          </w:p>
        </w:tc>
      </w:tr>
    </w:tbl>
    <w:p w14:paraId="13FF6C08" w14:textId="18DBF29E" w:rsidR="00274C3D" w:rsidRDefault="00E82DF6" w:rsidP="00274C3D">
      <w:pPr>
        <w:spacing w:before="240" w:after="120"/>
      </w:pPr>
      <w:r w:rsidRPr="00FD5B73">
        <w:rPr>
          <w:rFonts w:ascii="Helvetica" w:hAnsi="Helvetica" w:cs="Helvetica"/>
          <w:noProof/>
          <w:lang w:val="en-IE" w:eastAsia="ja-JP"/>
        </w:rPr>
        <mc:AlternateContent>
          <mc:Choice Requires="wps">
            <w:drawing>
              <wp:anchor distT="0" distB="0" distL="114300" distR="114300" simplePos="0" relativeHeight="251701248" behindDoc="0" locked="0" layoutInCell="1" allowOverlap="1" wp14:anchorId="512646AB" wp14:editId="5007B34E">
                <wp:simplePos x="0" y="0"/>
                <wp:positionH relativeFrom="margin">
                  <wp:posOffset>3259669</wp:posOffset>
                </wp:positionH>
                <wp:positionV relativeFrom="paragraph">
                  <wp:posOffset>2166026</wp:posOffset>
                </wp:positionV>
                <wp:extent cx="1120389" cy="190831"/>
                <wp:effectExtent l="0" t="0" r="0" b="0"/>
                <wp:wrapNone/>
                <wp:docPr id="23" name="TextBox 10"/>
                <wp:cNvGraphicFramePr/>
                <a:graphic xmlns:a="http://schemas.openxmlformats.org/drawingml/2006/main">
                  <a:graphicData uri="http://schemas.microsoft.com/office/word/2010/wordprocessingShape">
                    <wps:wsp>
                      <wps:cNvSpPr txBox="1"/>
                      <wps:spPr>
                        <a:xfrm>
                          <a:off x="0" y="0"/>
                          <a:ext cx="1120389" cy="190831"/>
                        </a:xfrm>
                        <a:prstGeom prst="rect">
                          <a:avLst/>
                        </a:prstGeom>
                        <a:noFill/>
                      </wps:spPr>
                      <wps:txbx>
                        <w:txbxContent>
                          <w:p w14:paraId="2E9FC581" w14:textId="7C0AC95A" w:rsidR="00E82DF6" w:rsidRPr="00FD5B73" w:rsidRDefault="00E82DF6" w:rsidP="00E82DF6">
                            <w:pPr>
                              <w:rPr>
                                <w:rFonts w:cs="Arial"/>
                                <w:b/>
                                <w:bCs/>
                                <w:color w:val="000000" w:themeColor="text1"/>
                                <w:kern w:val="24"/>
                                <w:sz w:val="14"/>
                                <w:szCs w:val="14"/>
                              </w:rPr>
                            </w:pPr>
                            <w:r w:rsidRPr="00FD5B73">
                              <w:rPr>
                                <w:rFonts w:cs="Arial"/>
                                <w:b/>
                                <w:bCs/>
                                <w:color w:val="000000" w:themeColor="text1"/>
                                <w:kern w:val="24"/>
                                <w:sz w:val="14"/>
                                <w:szCs w:val="14"/>
                              </w:rPr>
                              <w:t xml:space="preserve">1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2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 3    </w:t>
                            </w:r>
                            <w:r>
                              <w:rPr>
                                <w:rFonts w:cs="Arial"/>
                                <w:b/>
                                <w:bCs/>
                                <w:color w:val="000000" w:themeColor="text1"/>
                                <w:kern w:val="24"/>
                                <w:sz w:val="14"/>
                                <w:szCs w:val="14"/>
                              </w:rPr>
                              <w:t>4</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12646AB" id="_x0000_s1034" type="#_x0000_t202" style="position:absolute;left:0;text-align:left;margin-left:256.65pt;margin-top:170.55pt;width:88.2pt;height:15.0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" filled="f" stroked="f">
                <v:textbox>
                  <w:txbxContent>
                    <w:p w14:paraId="2E9FC581" w14:textId="7C0AC95A" w:rsidR="00E82DF6" w:rsidRPr="00FD5B73" w:rsidRDefault="00E82DF6" w:rsidP="00E82DF6">
                      <w:pPr>
                        <w:rPr>
                          <w:rFonts w:cs="Arial"/>
                          <w:b/>
                          <w:bCs/>
                          <w:color w:val="000000" w:themeColor="text1"/>
                          <w:kern w:val="24"/>
                          <w:sz w:val="14"/>
                          <w:szCs w:val="14"/>
                        </w:rPr>
                      </w:pPr>
                      <w:r w:rsidRPr="00FD5B73">
                        <w:rPr>
                          <w:rFonts w:cs="Arial"/>
                          <w:b/>
                          <w:bCs/>
                          <w:color w:val="000000" w:themeColor="text1"/>
                          <w:kern w:val="24"/>
                          <w:sz w:val="14"/>
                          <w:szCs w:val="14"/>
                        </w:rPr>
                        <w:t xml:space="preserve">1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2     </w:t>
                      </w:r>
                      <w:r>
                        <w:rPr>
                          <w:rFonts w:cs="Arial"/>
                          <w:b/>
                          <w:bCs/>
                          <w:color w:val="000000" w:themeColor="text1"/>
                          <w:kern w:val="24"/>
                          <w:sz w:val="14"/>
                          <w:szCs w:val="14"/>
                        </w:rPr>
                        <w:t xml:space="preserve"> </w:t>
                      </w:r>
                      <w:r w:rsidRPr="00FD5B73">
                        <w:rPr>
                          <w:rFonts w:cs="Arial"/>
                          <w:b/>
                          <w:bCs/>
                          <w:color w:val="000000" w:themeColor="text1"/>
                          <w:kern w:val="24"/>
                          <w:sz w:val="14"/>
                          <w:szCs w:val="14"/>
                        </w:rPr>
                        <w:t xml:space="preserve"> 3    </w:t>
                      </w:r>
                      <w:r>
                        <w:rPr>
                          <w:rFonts w:cs="Arial"/>
                          <w:b/>
                          <w:bCs/>
                          <w:color w:val="000000" w:themeColor="text1"/>
                          <w:kern w:val="24"/>
                          <w:sz w:val="14"/>
                          <w:szCs w:val="14"/>
                        </w:rPr>
                        <w:t>4</w:t>
                      </w:r>
                    </w:p>
                  </w:txbxContent>
                </v:textbox>
                <w10:wrap anchorx="margin"/>
              </v:shape>
            </w:pict>
          </mc:Fallback>
        </mc:AlternateContent>
      </w:r>
      <w:r w:rsidR="006E4BD5">
        <w:t xml:space="preserve">To determine if Tvir30 could be used to generate </w:t>
      </w:r>
      <w:proofErr w:type="spellStart"/>
      <w:r w:rsidR="0013684F">
        <w:t>GnOS</w:t>
      </w:r>
      <w:proofErr w:type="spellEnd"/>
      <w:r w:rsidR="0013684F">
        <w:t xml:space="preserve"> </w:t>
      </w:r>
      <w:r w:rsidR="006E4BD5">
        <w:t xml:space="preserve">from Brewer’s spent yeast, the enzyme was incubated with 1% (w/v) alkali-soluble yeast </w:t>
      </w:r>
      <w:r w:rsidR="006E4BD5" w:rsidRPr="006E4BD5">
        <w:rPr>
          <w:rFonts w:cs="Arial"/>
        </w:rPr>
        <w:t>β</w:t>
      </w:r>
      <w:r w:rsidR="006E4BD5">
        <w:t>-gluc</w:t>
      </w:r>
      <w:r w:rsidR="001B6714">
        <w:t>an</w:t>
      </w:r>
      <w:r w:rsidR="000D5CCE">
        <w:t xml:space="preserve">. </w:t>
      </w:r>
      <w:r w:rsidR="00A70024">
        <w:t xml:space="preserve">The reaction was analysed by HPAEC </w:t>
      </w:r>
      <w:r w:rsidR="00274C3D">
        <w:t xml:space="preserve">and TLC </w:t>
      </w:r>
      <w:r w:rsidR="00A70024">
        <w:t>as shown in Figure 5</w:t>
      </w:r>
      <w:r w:rsidR="00274C3D">
        <w:t xml:space="preserve">. </w:t>
      </w:r>
    </w:p>
    <w:tbl>
      <w:tblPr>
        <w:tblStyle w:val="TableGrid"/>
        <w:tblW w:w="87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4"/>
      </w:tblGrid>
      <w:tr w:rsidR="00A70024" w14:paraId="1790D5AA" w14:textId="77777777" w:rsidTr="00B0572F">
        <w:trPr>
          <w:trHeight w:val="3567"/>
        </w:trPr>
        <w:tc>
          <w:tcPr>
            <w:tcW w:w="8724" w:type="dxa"/>
            <w:shd w:val="clear" w:color="auto" w:fill="auto"/>
          </w:tcPr>
          <w:p w14:paraId="6CB930C5" w14:textId="40273796" w:rsidR="00A70024" w:rsidRDefault="00862D1F" w:rsidP="00F70F5D">
            <w:pPr>
              <w:spacing w:before="360"/>
            </w:pPr>
            <w:r>
              <w:rPr>
                <w:noProof/>
                <w:lang w:val="en-IE" w:eastAsia="ja-JP"/>
              </w:rPr>
              <mc:AlternateContent>
                <mc:Choice Requires="wps">
                  <w:drawing>
                    <wp:anchor distT="0" distB="0" distL="114300" distR="114300" simplePos="0" relativeHeight="251711488" behindDoc="0" locked="0" layoutInCell="1" allowOverlap="1" wp14:anchorId="55CD2475" wp14:editId="56B0C7EE">
                      <wp:simplePos x="0" y="0"/>
                      <wp:positionH relativeFrom="column">
                        <wp:posOffset>-9525</wp:posOffset>
                      </wp:positionH>
                      <wp:positionV relativeFrom="paragraph">
                        <wp:posOffset>1761490</wp:posOffset>
                      </wp:positionV>
                      <wp:extent cx="5378450" cy="454660"/>
                      <wp:effectExtent l="0" t="0" r="0" b="2540"/>
                      <wp:wrapSquare wrapText="bothSides"/>
                      <wp:docPr id="25" name="Text Box 25"/>
                      <wp:cNvGraphicFramePr/>
                      <a:graphic xmlns:a="http://schemas.openxmlformats.org/drawingml/2006/main">
                        <a:graphicData uri="http://schemas.microsoft.com/office/word/2010/wordprocessingShape">
                          <wps:wsp>
                            <wps:cNvSpPr txBox="1"/>
                            <wps:spPr>
                              <a:xfrm>
                                <a:off x="0" y="0"/>
                                <a:ext cx="5378450" cy="454660"/>
                              </a:xfrm>
                              <a:prstGeom prst="rect">
                                <a:avLst/>
                              </a:prstGeom>
                              <a:solidFill>
                                <a:prstClr val="white"/>
                              </a:solidFill>
                              <a:ln>
                                <a:noFill/>
                              </a:ln>
                            </wps:spPr>
                            <wps:txbx>
                              <w:txbxContent>
                                <w:p w14:paraId="1AB309B9" w14:textId="08B22BCF" w:rsidR="00C44B63" w:rsidRPr="0091547F" w:rsidRDefault="00C44B63" w:rsidP="00C44B63">
                                  <w:pPr>
                                    <w:pStyle w:val="CETCaption"/>
                                    <w:rPr>
                                      <w:noProof/>
                                    </w:rPr>
                                  </w:pPr>
                                  <w:r>
                                    <w:t xml:space="preserve">Figure 5: A. </w:t>
                                  </w:r>
                                  <w:r w:rsidR="00DB72D4">
                                    <w:t>HPAE-PAD</w:t>
                                  </w:r>
                                  <w:r>
                                    <w:t xml:space="preserve"> analysis and B. TLC analysis of a sample of yeast </w:t>
                                  </w:r>
                                  <w:r>
                                    <w:rPr>
                                      <w:rFonts w:ascii="Times New Roman" w:hAnsi="Times New Roman"/>
                                    </w:rPr>
                                    <w:t>β</w:t>
                                  </w:r>
                                  <w:r>
                                    <w:t>-glucan hydrolysed by Tvir30 for 18 h at 40</w:t>
                                  </w:r>
                                  <w:r>
                                    <w:rPr>
                                      <w:vertAlign w:val="superscript"/>
                                    </w:rPr>
                                    <w:t>o</w:t>
                                  </w: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D2475" id="Text Box 25" o:spid="_x0000_s1035" type="#_x0000_t202" style="position:absolute;left:0;text-align:left;margin-left:-.75pt;margin-top:138.7pt;width:423.5pt;height:35.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" stroked="f">
                      <v:textbox inset="0,0,0,0">
                        <w:txbxContent>
                          <w:p w14:paraId="1AB309B9" w14:textId="08B22BCF" w:rsidR="00C44B63" w:rsidRPr="0091547F" w:rsidRDefault="00C44B63" w:rsidP="00C44B63">
                            <w:pPr>
                              <w:pStyle w:val="CETCaption"/>
                              <w:rPr>
                                <w:noProof/>
                              </w:rPr>
                            </w:pPr>
                            <w:r>
                              <w:t xml:space="preserve">Figure 5: A. </w:t>
                            </w:r>
                            <w:r w:rsidR="00DB72D4">
                              <w:t>HPAE-PAD</w:t>
                            </w:r>
                            <w:r>
                              <w:t xml:space="preserve"> analysis and B. TLC analysis of a sample of yeast </w:t>
                            </w:r>
                            <w:r>
                              <w:rPr>
                                <w:rFonts w:ascii="Times New Roman" w:hAnsi="Times New Roman"/>
                              </w:rPr>
                              <w:t>β</w:t>
                            </w:r>
                            <w:r>
                              <w:t>-glucan hydrolysed by Tvir30 for 18 h at 40</w:t>
                            </w:r>
                            <w:r>
                              <w:rPr>
                                <w:vertAlign w:val="superscript"/>
                              </w:rPr>
                              <w:t>o</w:t>
                            </w:r>
                            <w:r>
                              <w:t>C.</w:t>
                            </w:r>
                          </w:p>
                        </w:txbxContent>
                      </v:textbox>
                      <w10:wrap type="square"/>
                    </v:shape>
                  </w:pict>
                </mc:Fallback>
              </mc:AlternateContent>
            </w:r>
            <w:r w:rsidR="005703D3">
              <w:rPr>
                <w:noProof/>
                <w:lang w:val="en-IE" w:eastAsia="ja-JP"/>
              </w:rPr>
              <mc:AlternateContent>
                <mc:Choice Requires="wps">
                  <w:drawing>
                    <wp:anchor distT="0" distB="0" distL="114300" distR="114300" simplePos="0" relativeHeight="251723776" behindDoc="0" locked="0" layoutInCell="1" allowOverlap="1" wp14:anchorId="570E9D97" wp14:editId="23432BC4">
                      <wp:simplePos x="0" y="0"/>
                      <wp:positionH relativeFrom="column">
                        <wp:posOffset>3594489</wp:posOffset>
                      </wp:positionH>
                      <wp:positionV relativeFrom="paragraph">
                        <wp:posOffset>925195</wp:posOffset>
                      </wp:positionV>
                      <wp:extent cx="179148" cy="362028"/>
                      <wp:effectExtent l="0" t="0" r="11430" b="19050"/>
                      <wp:wrapNone/>
                      <wp:docPr id="27" name="Rectangle 27"/>
                      <wp:cNvGraphicFramePr/>
                      <a:graphic xmlns:a="http://schemas.openxmlformats.org/drawingml/2006/main">
                        <a:graphicData uri="http://schemas.microsoft.com/office/word/2010/wordprocessingShape">
                          <wps:wsp>
                            <wps:cNvSpPr/>
                            <wps:spPr>
                              <a:xfrm>
                                <a:off x="0" y="0"/>
                                <a:ext cx="179148" cy="362028"/>
                              </a:xfrm>
                              <a:prstGeom prst="rect">
                                <a:avLst/>
                              </a:prstGeom>
                              <a:noFill/>
                              <a:ln w="6350"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C33A43" id="Rectangle 27" o:spid="_x0000_s1026" style="position:absolute;margin-left:283.05pt;margin-top:72.85pt;width:14.1pt;height:28.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" filled="f" strokecolor="white [3212]" strokeweight=".5pt">
                      <v:stroke joinstyle="round"/>
                    </v:rect>
                  </w:pict>
                </mc:Fallback>
              </mc:AlternateContent>
            </w:r>
            <w:r w:rsidR="00E82DF6">
              <w:rPr>
                <w:noProof/>
                <w:lang w:val="en-IE" w:eastAsia="ja-JP"/>
              </w:rPr>
              <w:drawing>
                <wp:anchor distT="0" distB="0" distL="114300" distR="114300" simplePos="0" relativeHeight="251683840" behindDoc="0" locked="0" layoutInCell="1" allowOverlap="1" wp14:anchorId="50727BD1" wp14:editId="2D44A022">
                  <wp:simplePos x="0" y="0"/>
                  <wp:positionH relativeFrom="column">
                    <wp:posOffset>3217545</wp:posOffset>
                  </wp:positionH>
                  <wp:positionV relativeFrom="paragraph">
                    <wp:posOffset>138430</wp:posOffset>
                  </wp:positionV>
                  <wp:extent cx="811530" cy="133286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11530" cy="1332865"/>
                          </a:xfrm>
                          <a:prstGeom prst="rect">
                            <a:avLst/>
                          </a:prstGeom>
                          <a:noFill/>
                        </pic:spPr>
                      </pic:pic>
                    </a:graphicData>
                  </a:graphic>
                  <wp14:sizeRelH relativeFrom="margin">
                    <wp14:pctWidth>0</wp14:pctWidth>
                  </wp14:sizeRelH>
                  <wp14:sizeRelV relativeFrom="margin">
                    <wp14:pctHeight>0</wp14:pctHeight>
                  </wp14:sizeRelV>
                </wp:anchor>
              </w:drawing>
            </w:r>
            <w:r w:rsidR="00E82DF6" w:rsidRPr="00FD5B73">
              <w:rPr>
                <w:rFonts w:ascii="Helvetica" w:hAnsi="Helvetica" w:cs="Helvetica"/>
                <w:noProof/>
                <w:lang w:val="en-IE" w:eastAsia="ja-JP"/>
              </w:rPr>
              <mc:AlternateContent>
                <mc:Choice Requires="wps">
                  <w:drawing>
                    <wp:anchor distT="45720" distB="45720" distL="114300" distR="114300" simplePos="0" relativeHeight="251697152" behindDoc="0" locked="0" layoutInCell="1" allowOverlap="1" wp14:anchorId="3F6DC147" wp14:editId="346DF172">
                      <wp:simplePos x="0" y="0"/>
                      <wp:positionH relativeFrom="column">
                        <wp:posOffset>4193506</wp:posOffset>
                      </wp:positionH>
                      <wp:positionV relativeFrom="paragraph">
                        <wp:posOffset>185023</wp:posOffset>
                      </wp:positionV>
                      <wp:extent cx="1188720" cy="1249680"/>
                      <wp:effectExtent l="0" t="0" r="0" b="762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1249680"/>
                              </a:xfrm>
                              <a:prstGeom prst="rect">
                                <a:avLst/>
                              </a:prstGeom>
                              <a:solidFill>
                                <a:srgbClr val="FFFFFF"/>
                              </a:solidFill>
                              <a:ln w="9525">
                                <a:noFill/>
                                <a:miter lim="800000"/>
                                <a:headEnd/>
                                <a:tailEnd/>
                              </a:ln>
                            </wps:spPr>
                            <wps:txbx>
                              <w:txbxContent>
                                <w:p w14:paraId="3E205365" w14:textId="6BF1B796" w:rsidR="00E82DF6" w:rsidRPr="00E82DF6" w:rsidRDefault="00E82DF6" w:rsidP="00E82DF6">
                                  <w:pPr>
                                    <w:pStyle w:val="ListParagraph"/>
                                    <w:numPr>
                                      <w:ilvl w:val="0"/>
                                      <w:numId w:val="28"/>
                                    </w:numPr>
                                    <w:spacing w:after="60"/>
                                    <w:ind w:left="357" w:hanging="357"/>
                                    <w:contextualSpacing w:val="0"/>
                                    <w:jc w:val="left"/>
                                    <w:rPr>
                                      <w:sz w:val="14"/>
                                      <w:szCs w:val="16"/>
                                    </w:rPr>
                                  </w:pPr>
                                  <w:r>
                                    <w:rPr>
                                      <w:sz w:val="14"/>
                                      <w:szCs w:val="16"/>
                                    </w:rPr>
                                    <w:t xml:space="preserve">YBG spiked </w:t>
                                  </w:r>
                                  <w:r w:rsidR="00C44B63">
                                    <w:rPr>
                                      <w:sz w:val="14"/>
                                      <w:szCs w:val="16"/>
                                    </w:rPr>
                                    <w:t>with g</w:t>
                                  </w:r>
                                  <w:r w:rsidRPr="00E82DF6">
                                    <w:rPr>
                                      <w:sz w:val="14"/>
                                      <w:szCs w:val="16"/>
                                    </w:rPr>
                                    <w:t>lucose</w:t>
                                  </w:r>
                                </w:p>
                                <w:p w14:paraId="792C2699" w14:textId="4E155E8D" w:rsidR="00E82DF6" w:rsidRPr="00E82DF6" w:rsidRDefault="00C44B63" w:rsidP="00E82DF6">
                                  <w:pPr>
                                    <w:pStyle w:val="ListParagraph"/>
                                    <w:numPr>
                                      <w:ilvl w:val="0"/>
                                      <w:numId w:val="28"/>
                                    </w:numPr>
                                    <w:spacing w:after="60"/>
                                    <w:ind w:left="357" w:hanging="357"/>
                                    <w:contextualSpacing w:val="0"/>
                                    <w:jc w:val="left"/>
                                    <w:rPr>
                                      <w:sz w:val="14"/>
                                      <w:szCs w:val="16"/>
                                    </w:rPr>
                                  </w:pPr>
                                  <w:r>
                                    <w:rPr>
                                      <w:sz w:val="14"/>
                                      <w:szCs w:val="16"/>
                                    </w:rPr>
                                    <w:t>YBG spiked with g</w:t>
                                  </w:r>
                                  <w:r w:rsidR="00E82DF6" w:rsidRPr="00E82DF6">
                                    <w:rPr>
                                      <w:sz w:val="14"/>
                                      <w:szCs w:val="16"/>
                                    </w:rPr>
                                    <w:t>entiobiose</w:t>
                                  </w:r>
                                </w:p>
                                <w:p w14:paraId="2DD1C4C7" w14:textId="6CCC6FBB" w:rsidR="00E82DF6" w:rsidRPr="00E82DF6" w:rsidRDefault="00C44B63" w:rsidP="00E82DF6">
                                  <w:pPr>
                                    <w:pStyle w:val="ListParagraph"/>
                                    <w:numPr>
                                      <w:ilvl w:val="0"/>
                                      <w:numId w:val="28"/>
                                    </w:numPr>
                                    <w:spacing w:after="60"/>
                                    <w:ind w:left="357" w:hanging="357"/>
                                    <w:contextualSpacing w:val="0"/>
                                    <w:jc w:val="left"/>
                                    <w:rPr>
                                      <w:sz w:val="14"/>
                                      <w:szCs w:val="16"/>
                                    </w:rPr>
                                  </w:pPr>
                                  <w:r>
                                    <w:rPr>
                                      <w:sz w:val="14"/>
                                      <w:szCs w:val="16"/>
                                    </w:rPr>
                                    <w:t>YBG</w:t>
                                  </w:r>
                                  <w:r w:rsidR="00E82DF6" w:rsidRPr="00E82DF6">
                                    <w:rPr>
                                      <w:sz w:val="14"/>
                                      <w:szCs w:val="16"/>
                                    </w:rPr>
                                    <w:t xml:space="preserve"> hydrolysis, 1</w:t>
                                  </w:r>
                                  <w:r>
                                    <w:rPr>
                                      <w:sz w:val="14"/>
                                      <w:szCs w:val="16"/>
                                    </w:rPr>
                                    <w:t>8</w:t>
                                  </w:r>
                                  <w:r w:rsidR="00E82DF6" w:rsidRPr="00E82DF6">
                                    <w:rPr>
                                      <w:sz w:val="14"/>
                                      <w:szCs w:val="16"/>
                                    </w:rPr>
                                    <w:t xml:space="preserve"> h</w:t>
                                  </w:r>
                                </w:p>
                                <w:p w14:paraId="6376D03F" w14:textId="342018A0" w:rsidR="00E82DF6" w:rsidRPr="00E82DF6" w:rsidRDefault="00C44B63" w:rsidP="00E82DF6">
                                  <w:pPr>
                                    <w:pStyle w:val="ListParagraph"/>
                                    <w:numPr>
                                      <w:ilvl w:val="0"/>
                                      <w:numId w:val="28"/>
                                    </w:numPr>
                                    <w:spacing w:after="60"/>
                                    <w:jc w:val="left"/>
                                    <w:rPr>
                                      <w:sz w:val="14"/>
                                      <w:szCs w:val="16"/>
                                    </w:rPr>
                                  </w:pPr>
                                  <w:r>
                                    <w:rPr>
                                      <w:sz w:val="14"/>
                                      <w:szCs w:val="16"/>
                                    </w:rPr>
                                    <w:t>YBG</w:t>
                                  </w:r>
                                  <w:r w:rsidR="00E82DF6" w:rsidRPr="00E82DF6">
                                    <w:rPr>
                                      <w:sz w:val="14"/>
                                      <w:szCs w:val="16"/>
                                    </w:rPr>
                                    <w:t xml:space="preserve"> hydrolysis </w:t>
                                  </w:r>
                                  <w:r>
                                    <w:rPr>
                                      <w:sz w:val="14"/>
                                      <w:szCs w:val="16"/>
                                    </w:rPr>
                                    <w:t>b</w:t>
                                  </w:r>
                                  <w:r w:rsidR="00E82DF6" w:rsidRPr="00E82DF6">
                                    <w:rPr>
                                      <w:sz w:val="14"/>
                                      <w:szCs w:val="16"/>
                                    </w:rPr>
                                    <w:t>l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DC147" id="_x0000_s1036" type="#_x0000_t202" style="position:absolute;left:0;text-align:left;margin-left:330.2pt;margin-top:14.55pt;width:93.6pt;height:98.4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" stroked="f">
                      <v:textbox>
                        <w:txbxContent>
                          <w:p w14:paraId="3E205365" w14:textId="6BF1B796" w:rsidR="00E82DF6" w:rsidRPr="00E82DF6" w:rsidRDefault="00E82DF6" w:rsidP="00E82DF6">
                            <w:pPr>
                              <w:pStyle w:val="ListParagraph"/>
                              <w:numPr>
                                <w:ilvl w:val="0"/>
                                <w:numId w:val="28"/>
                              </w:numPr>
                              <w:spacing w:after="60"/>
                              <w:ind w:left="357" w:hanging="357"/>
                              <w:contextualSpacing w:val="0"/>
                              <w:jc w:val="left"/>
                              <w:rPr>
                                <w:sz w:val="14"/>
                                <w:szCs w:val="16"/>
                              </w:rPr>
                            </w:pPr>
                            <w:r>
                              <w:rPr>
                                <w:sz w:val="14"/>
                                <w:szCs w:val="16"/>
                              </w:rPr>
                              <w:t xml:space="preserve">YBG spiked </w:t>
                            </w:r>
                            <w:r w:rsidR="00C44B63">
                              <w:rPr>
                                <w:sz w:val="14"/>
                                <w:szCs w:val="16"/>
                              </w:rPr>
                              <w:t>with g</w:t>
                            </w:r>
                            <w:r w:rsidRPr="00E82DF6">
                              <w:rPr>
                                <w:sz w:val="14"/>
                                <w:szCs w:val="16"/>
                              </w:rPr>
                              <w:t>lucose</w:t>
                            </w:r>
                          </w:p>
                          <w:p w14:paraId="792C2699" w14:textId="4E155E8D" w:rsidR="00E82DF6" w:rsidRPr="00E82DF6" w:rsidRDefault="00C44B63" w:rsidP="00E82DF6">
                            <w:pPr>
                              <w:pStyle w:val="ListParagraph"/>
                              <w:numPr>
                                <w:ilvl w:val="0"/>
                                <w:numId w:val="28"/>
                              </w:numPr>
                              <w:spacing w:after="60"/>
                              <w:ind w:left="357" w:hanging="357"/>
                              <w:contextualSpacing w:val="0"/>
                              <w:jc w:val="left"/>
                              <w:rPr>
                                <w:sz w:val="14"/>
                                <w:szCs w:val="16"/>
                              </w:rPr>
                            </w:pPr>
                            <w:r>
                              <w:rPr>
                                <w:sz w:val="14"/>
                                <w:szCs w:val="16"/>
                              </w:rPr>
                              <w:t>YBG spiked with g</w:t>
                            </w:r>
                            <w:r w:rsidR="00E82DF6" w:rsidRPr="00E82DF6">
                              <w:rPr>
                                <w:sz w:val="14"/>
                                <w:szCs w:val="16"/>
                              </w:rPr>
                              <w:t>entiobiose</w:t>
                            </w:r>
                          </w:p>
                          <w:p w14:paraId="2DD1C4C7" w14:textId="6CCC6FBB" w:rsidR="00E82DF6" w:rsidRPr="00E82DF6" w:rsidRDefault="00C44B63" w:rsidP="00E82DF6">
                            <w:pPr>
                              <w:pStyle w:val="ListParagraph"/>
                              <w:numPr>
                                <w:ilvl w:val="0"/>
                                <w:numId w:val="28"/>
                              </w:numPr>
                              <w:spacing w:after="60"/>
                              <w:ind w:left="357" w:hanging="357"/>
                              <w:contextualSpacing w:val="0"/>
                              <w:jc w:val="left"/>
                              <w:rPr>
                                <w:sz w:val="14"/>
                                <w:szCs w:val="16"/>
                              </w:rPr>
                            </w:pPr>
                            <w:r>
                              <w:rPr>
                                <w:sz w:val="14"/>
                                <w:szCs w:val="16"/>
                              </w:rPr>
                              <w:t>YBG</w:t>
                            </w:r>
                            <w:r w:rsidR="00E82DF6" w:rsidRPr="00E82DF6">
                              <w:rPr>
                                <w:sz w:val="14"/>
                                <w:szCs w:val="16"/>
                              </w:rPr>
                              <w:t xml:space="preserve"> hydrolysis, 1</w:t>
                            </w:r>
                            <w:r>
                              <w:rPr>
                                <w:sz w:val="14"/>
                                <w:szCs w:val="16"/>
                              </w:rPr>
                              <w:t>8</w:t>
                            </w:r>
                            <w:r w:rsidR="00E82DF6" w:rsidRPr="00E82DF6">
                              <w:rPr>
                                <w:sz w:val="14"/>
                                <w:szCs w:val="16"/>
                              </w:rPr>
                              <w:t xml:space="preserve"> h</w:t>
                            </w:r>
                          </w:p>
                          <w:p w14:paraId="6376D03F" w14:textId="342018A0" w:rsidR="00E82DF6" w:rsidRPr="00E82DF6" w:rsidRDefault="00C44B63" w:rsidP="00E82DF6">
                            <w:pPr>
                              <w:pStyle w:val="ListParagraph"/>
                              <w:numPr>
                                <w:ilvl w:val="0"/>
                                <w:numId w:val="28"/>
                              </w:numPr>
                              <w:spacing w:after="60"/>
                              <w:jc w:val="left"/>
                              <w:rPr>
                                <w:sz w:val="14"/>
                                <w:szCs w:val="16"/>
                              </w:rPr>
                            </w:pPr>
                            <w:r>
                              <w:rPr>
                                <w:sz w:val="14"/>
                                <w:szCs w:val="16"/>
                              </w:rPr>
                              <w:t>YBG</w:t>
                            </w:r>
                            <w:r w:rsidR="00E82DF6" w:rsidRPr="00E82DF6">
                              <w:rPr>
                                <w:sz w:val="14"/>
                                <w:szCs w:val="16"/>
                              </w:rPr>
                              <w:t xml:space="preserve"> hydrolysis </w:t>
                            </w:r>
                            <w:r>
                              <w:rPr>
                                <w:sz w:val="14"/>
                                <w:szCs w:val="16"/>
                              </w:rPr>
                              <w:t>b</w:t>
                            </w:r>
                            <w:r w:rsidR="00E82DF6" w:rsidRPr="00E82DF6">
                              <w:rPr>
                                <w:sz w:val="14"/>
                                <w:szCs w:val="16"/>
                              </w:rPr>
                              <w:t>lank</w:t>
                            </w:r>
                          </w:p>
                        </w:txbxContent>
                      </v:textbox>
                      <w10:wrap type="square"/>
                    </v:shape>
                  </w:pict>
                </mc:Fallback>
              </mc:AlternateContent>
            </w:r>
            <w:r w:rsidR="004F07C9">
              <w:rPr>
                <w:noProof/>
                <w:lang w:val="en-IE" w:eastAsia="ja-JP"/>
              </w:rPr>
              <mc:AlternateContent>
                <mc:Choice Requires="wps">
                  <w:drawing>
                    <wp:anchor distT="0" distB="0" distL="114300" distR="114300" simplePos="0" relativeHeight="251669504" behindDoc="0" locked="0" layoutInCell="1" allowOverlap="1" wp14:anchorId="6F5299AF" wp14:editId="5588FE79">
                      <wp:simplePos x="0" y="0"/>
                      <wp:positionH relativeFrom="column">
                        <wp:posOffset>2840818</wp:posOffset>
                      </wp:positionH>
                      <wp:positionV relativeFrom="paragraph">
                        <wp:posOffset>36459</wp:posOffset>
                      </wp:positionV>
                      <wp:extent cx="456752" cy="260430"/>
                      <wp:effectExtent l="0" t="0" r="0" b="0"/>
                      <wp:wrapNone/>
                      <wp:docPr id="18" name="TextBox 12"/>
                      <wp:cNvGraphicFramePr/>
                      <a:graphic xmlns:a="http://schemas.openxmlformats.org/drawingml/2006/main">
                        <a:graphicData uri="http://schemas.microsoft.com/office/word/2010/wordprocessingShape">
                          <wps:wsp>
                            <wps:cNvSpPr txBox="1"/>
                            <wps:spPr>
                              <a:xfrm>
                                <a:off x="0" y="0"/>
                                <a:ext cx="456752" cy="260430"/>
                              </a:xfrm>
                              <a:prstGeom prst="rect">
                                <a:avLst/>
                              </a:prstGeom>
                              <a:noFill/>
                            </wps:spPr>
                            <wps:txbx>
                              <w:txbxContent>
                                <w:p w14:paraId="5E5227BF" w14:textId="77777777" w:rsidR="004F07C9" w:rsidRDefault="004F07C9" w:rsidP="004F07C9">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6F5299AF" id="_x0000_s1037" type="#_x0000_t202" style="position:absolute;left:0;text-align:left;margin-left:223.7pt;margin-top:2.85pt;width:35.95pt;height:2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" filled="f" stroked="f">
                      <v:textbox>
                        <w:txbxContent>
                          <w:p w14:paraId="5E5227BF" w14:textId="77777777" w:rsidR="004F07C9" w:rsidRDefault="004F07C9" w:rsidP="004F07C9">
                            <w:pPr>
                              <w:rPr>
                                <w:b/>
                                <w:bCs/>
                                <w:color w:val="000000"/>
                                <w:kern w:val="24"/>
                                <w:szCs w:val="18"/>
                              </w:rPr>
                            </w:pPr>
                            <w:r>
                              <w:rPr>
                                <w:b/>
                                <w:bCs/>
                                <w:color w:val="000000"/>
                                <w:kern w:val="24"/>
                                <w:szCs w:val="18"/>
                              </w:rPr>
                              <w:t>B</w:t>
                            </w:r>
                            <w:r>
                              <w:rPr>
                                <w:rFonts w:ascii="Calibri" w:hAnsi="Calibri"/>
                                <w:b/>
                                <w:bCs/>
                                <w:color w:val="000000"/>
                                <w:kern w:val="24"/>
                                <w:sz w:val="21"/>
                                <w:szCs w:val="21"/>
                              </w:rPr>
                              <w:t xml:space="preserve">. </w:t>
                            </w:r>
                          </w:p>
                        </w:txbxContent>
                      </v:textbox>
                    </v:shape>
                  </w:pict>
                </mc:Fallback>
              </mc:AlternateContent>
            </w:r>
            <w:r w:rsidR="004F07C9">
              <w:rPr>
                <w:noProof/>
                <w:lang w:val="en-IE" w:eastAsia="ja-JP"/>
              </w:rPr>
              <w:drawing>
                <wp:anchor distT="0" distB="0" distL="114300" distR="114300" simplePos="0" relativeHeight="251644928" behindDoc="0" locked="0" layoutInCell="1" allowOverlap="1" wp14:anchorId="3173B918" wp14:editId="0491DC2B">
                  <wp:simplePos x="0" y="0"/>
                  <wp:positionH relativeFrom="column">
                    <wp:posOffset>-27697</wp:posOffset>
                  </wp:positionH>
                  <wp:positionV relativeFrom="paragraph">
                    <wp:posOffset>187270</wp:posOffset>
                  </wp:positionV>
                  <wp:extent cx="2767054" cy="1463456"/>
                  <wp:effectExtent l="0" t="0" r="0" b="381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30" t="2446" r="1509" b="439"/>
                          <a:stretch/>
                        </pic:blipFill>
                        <pic:spPr bwMode="auto">
                          <a:xfrm>
                            <a:off x="0" y="0"/>
                            <a:ext cx="2767054" cy="1463456"/>
                          </a:xfrm>
                          <a:prstGeom prst="rect">
                            <a:avLst/>
                          </a:prstGeom>
                          <a:ln>
                            <a:noFill/>
                          </a:ln>
                          <a:extLst>
                            <a:ext uri="{53640926-AAD7-44D8-BBD7-CCE9431645EC}">
                              <a14:shadowObscured xmlns:a14="http://schemas.microsoft.com/office/drawing/2010/main"/>
                            </a:ext>
                          </a:extLst>
                        </pic:spPr>
                      </pic:pic>
                    </a:graphicData>
                  </a:graphic>
                </wp:anchor>
              </w:drawing>
            </w:r>
            <w:r w:rsidR="004F07C9">
              <w:rPr>
                <w:noProof/>
                <w:lang w:val="en-IE" w:eastAsia="ja-JP"/>
              </w:rPr>
              <mc:AlternateContent>
                <mc:Choice Requires="wps">
                  <w:drawing>
                    <wp:anchor distT="0" distB="0" distL="114300" distR="114300" simplePos="0" relativeHeight="251656192" behindDoc="0" locked="0" layoutInCell="1" allowOverlap="1" wp14:anchorId="42205A31" wp14:editId="6B3734BB">
                      <wp:simplePos x="0" y="0"/>
                      <wp:positionH relativeFrom="column">
                        <wp:posOffset>-69611</wp:posOffset>
                      </wp:positionH>
                      <wp:positionV relativeFrom="paragraph">
                        <wp:posOffset>-39744</wp:posOffset>
                      </wp:positionV>
                      <wp:extent cx="456752" cy="260430"/>
                      <wp:effectExtent l="0" t="0" r="0" b="0"/>
                      <wp:wrapNone/>
                      <wp:docPr id="15" name="TextBox 12"/>
                      <wp:cNvGraphicFramePr/>
                      <a:graphic xmlns:a="http://schemas.openxmlformats.org/drawingml/2006/main">
                        <a:graphicData uri="http://schemas.microsoft.com/office/word/2010/wordprocessingShape">
                          <wps:wsp>
                            <wps:cNvSpPr txBox="1"/>
                            <wps:spPr>
                              <a:xfrm>
                                <a:off x="0" y="0"/>
                                <a:ext cx="456752" cy="260430"/>
                              </a:xfrm>
                              <a:prstGeom prst="rect">
                                <a:avLst/>
                              </a:prstGeom>
                              <a:noFill/>
                            </wps:spPr>
                            <wps:txbx>
                              <w:txbxContent>
                                <w:p w14:paraId="77E821BA" w14:textId="77777777" w:rsidR="004F07C9" w:rsidRDefault="004F07C9" w:rsidP="004F07C9">
                                  <w:pPr>
                                    <w:rPr>
                                      <w:b/>
                                      <w:bCs/>
                                      <w:color w:val="000000"/>
                                      <w:kern w:val="24"/>
                                      <w:szCs w:val="18"/>
                                    </w:rPr>
                                  </w:pPr>
                                  <w:r>
                                    <w:rPr>
                                      <w:b/>
                                      <w:bCs/>
                                      <w:color w:val="000000"/>
                                      <w:kern w:val="24"/>
                                      <w:szCs w:val="18"/>
                                    </w:rPr>
                                    <w:t>A</w:t>
                                  </w:r>
                                  <w:r>
                                    <w:rPr>
                                      <w:rFonts w:ascii="Calibri" w:hAnsi="Calibri"/>
                                      <w:b/>
                                      <w:bCs/>
                                      <w:color w:val="000000"/>
                                      <w:kern w:val="24"/>
                                      <w:sz w:val="21"/>
                                      <w:szCs w:val="21"/>
                                    </w:rPr>
                                    <w:t xml:space="preserve">. </w:t>
                                  </w:r>
                                </w:p>
                              </w:txbxContent>
                            </wps:txbx>
                            <wps:bodyPr wrap="square" rtlCol="0">
                              <a:noAutofit/>
                            </wps:bodyPr>
                          </wps:wsp>
                        </a:graphicData>
                      </a:graphic>
                      <wp14:sizeRelV relativeFrom="margin">
                        <wp14:pctHeight>0</wp14:pctHeight>
                      </wp14:sizeRelV>
                    </wp:anchor>
                  </w:drawing>
                </mc:Choice>
                <mc:Fallback>
                  <w:pict>
                    <v:shape w14:anchorId="42205A31" id="_x0000_s1038" type="#_x0000_t202" style="position:absolute;left:0;text-align:left;margin-left:-5.5pt;margin-top:-3.15pt;width:35.95pt;height:2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" filled="f" stroked="f">
                      <v:textbox>
                        <w:txbxContent>
                          <w:p w14:paraId="77E821BA" w14:textId="77777777" w:rsidR="004F07C9" w:rsidRDefault="004F07C9" w:rsidP="004F07C9">
                            <w:pPr>
                              <w:rPr>
                                <w:b/>
                                <w:bCs/>
                                <w:color w:val="000000"/>
                                <w:kern w:val="24"/>
                                <w:szCs w:val="18"/>
                              </w:rPr>
                            </w:pPr>
                            <w:r>
                              <w:rPr>
                                <w:b/>
                                <w:bCs/>
                                <w:color w:val="000000"/>
                                <w:kern w:val="24"/>
                                <w:szCs w:val="18"/>
                              </w:rPr>
                              <w:t>A</w:t>
                            </w:r>
                            <w:r>
                              <w:rPr>
                                <w:rFonts w:ascii="Calibri" w:hAnsi="Calibri"/>
                                <w:b/>
                                <w:bCs/>
                                <w:color w:val="000000"/>
                                <w:kern w:val="24"/>
                                <w:sz w:val="21"/>
                                <w:szCs w:val="21"/>
                              </w:rPr>
                              <w:t xml:space="preserve">. </w:t>
                            </w:r>
                          </w:p>
                        </w:txbxContent>
                      </v:textbox>
                    </v:shape>
                  </w:pict>
                </mc:Fallback>
              </mc:AlternateContent>
            </w:r>
          </w:p>
        </w:tc>
      </w:tr>
    </w:tbl>
    <w:p w14:paraId="2EFD603E" w14:textId="03090FEB" w:rsidR="00A70024" w:rsidRPr="00302982" w:rsidRDefault="00A51B4E" w:rsidP="00F70F5D">
      <w:pPr>
        <w:spacing w:before="360"/>
        <w:rPr>
          <w:i/>
          <w:iCs/>
        </w:rPr>
      </w:pPr>
      <w:r>
        <w:t>P</w:t>
      </w:r>
      <w:r w:rsidR="008418F8">
        <w:t>eak 1</w:t>
      </w:r>
      <w:r>
        <w:t xml:space="preserve"> in Figure 5A</w:t>
      </w:r>
      <w:r w:rsidR="008418F8">
        <w:t xml:space="preserve"> is presumed to be glycerol within the sample eluting from the column. </w:t>
      </w:r>
      <w:r w:rsidR="002C43DA">
        <w:t xml:space="preserve">Peaks 2 and 3 are glucose and gentiobiose respectively. </w:t>
      </w:r>
      <w:r w:rsidR="005A2EF2">
        <w:t xml:space="preserve">There is one more distinct peak, labelled peak 5, as well as additional smaller peaks. </w:t>
      </w:r>
      <w:r w:rsidR="003A46CE">
        <w:t>These are presumed to be larger oligosaccharides generated by Tvir30 digestion</w:t>
      </w:r>
      <w:r w:rsidR="00AE1F74">
        <w:t xml:space="preserve"> as TLC analysis </w:t>
      </w:r>
      <w:r w:rsidR="00F135CE" w:rsidRPr="00D96A2A">
        <w:t>indicated the presence of</w:t>
      </w:r>
      <w:r w:rsidR="00A1460A" w:rsidRPr="00D96A2A">
        <w:t xml:space="preserve"> sugars larger than gentiobiose</w:t>
      </w:r>
      <w:r w:rsidR="00F135CE" w:rsidRPr="00D96A2A">
        <w:t xml:space="preserve"> (in the boxed region of Figure 5B)</w:t>
      </w:r>
      <w:r w:rsidR="00A1460A" w:rsidRPr="00D96A2A">
        <w:t>.</w:t>
      </w:r>
      <w:r w:rsidR="005B23BA" w:rsidRPr="00D96A2A">
        <w:t xml:space="preserve"> The poor resolution of oligosaccharides DP&gt;2</w:t>
      </w:r>
      <w:r w:rsidR="006F4637">
        <w:t xml:space="preserve"> on the TLC plate</w:t>
      </w:r>
      <w:r w:rsidR="005B23BA" w:rsidRPr="00D96A2A">
        <w:t xml:space="preserve"> is </w:t>
      </w:r>
      <w:r w:rsidR="000D580A" w:rsidRPr="00D96A2A">
        <w:t>likely the result of their low concentration.</w:t>
      </w:r>
      <w:r w:rsidR="00A1460A" w:rsidRPr="00D96A2A">
        <w:t xml:space="preserve"> </w:t>
      </w:r>
      <w:r w:rsidR="003E44B3" w:rsidRPr="00D96A2A">
        <w:t xml:space="preserve">These results </w:t>
      </w:r>
      <w:r w:rsidR="00D96A2A" w:rsidRPr="00D96A2A">
        <w:t>demonstrate that</w:t>
      </w:r>
      <w:r w:rsidR="00D00077" w:rsidRPr="00D96A2A">
        <w:t xml:space="preserve"> Tvir30 may be employed in the utilisation of BSY by generating value-added products in the form of prebiotic </w:t>
      </w:r>
      <w:proofErr w:type="spellStart"/>
      <w:r w:rsidR="00AC461A">
        <w:t>GnOS</w:t>
      </w:r>
      <w:proofErr w:type="spellEnd"/>
      <w:r w:rsidR="008C3824" w:rsidRPr="00D96A2A">
        <w:t>.</w:t>
      </w:r>
    </w:p>
    <w:p w14:paraId="68D26B83" w14:textId="0A21D916" w:rsidR="00600535" w:rsidRDefault="00600535" w:rsidP="00874AE2">
      <w:pPr>
        <w:pStyle w:val="CETHeading1"/>
        <w:rPr>
          <w:lang w:val="en-GB"/>
        </w:rPr>
      </w:pPr>
      <w:r w:rsidRPr="00B57B36">
        <w:rPr>
          <w:lang w:val="en-GB"/>
        </w:rPr>
        <w:t>Conclusions</w:t>
      </w:r>
    </w:p>
    <w:p w14:paraId="75599E7B" w14:textId="42277E5A" w:rsidR="00874AE2" w:rsidRPr="006D0F38" w:rsidRDefault="00A738FF" w:rsidP="00874AE2">
      <w:pPr>
        <w:pStyle w:val="CETBodytext"/>
        <w:rPr>
          <w:i/>
          <w:iCs/>
          <w:lang w:val="en-GB"/>
        </w:rPr>
      </w:pPr>
      <w:r>
        <w:rPr>
          <w:lang w:val="en-GB"/>
        </w:rPr>
        <w:t xml:space="preserve">In conclusion, a fungal </w:t>
      </w:r>
      <w:r>
        <w:rPr>
          <w:rFonts w:ascii="Times New Roman" w:hAnsi="Times New Roman"/>
          <w:lang w:val="en-GB"/>
        </w:rPr>
        <w:t>β</w:t>
      </w:r>
      <w:r>
        <w:rPr>
          <w:lang w:val="en-GB"/>
        </w:rPr>
        <w:t xml:space="preserve">-1,6-glucanase from the glycoside hydrolase 30 family was successfully cloned, expressed, and purified. </w:t>
      </w:r>
      <w:r w:rsidR="000A2D51">
        <w:rPr>
          <w:lang w:val="en-GB"/>
        </w:rPr>
        <w:t xml:space="preserve">The enzyme, Tvir30, exhibited predicted substrate specificity to </w:t>
      </w:r>
      <w:r w:rsidR="000A2D51">
        <w:rPr>
          <w:rFonts w:ascii="Times New Roman" w:hAnsi="Times New Roman"/>
          <w:lang w:val="en-GB"/>
        </w:rPr>
        <w:t>β</w:t>
      </w:r>
      <w:r w:rsidR="000A2D51">
        <w:rPr>
          <w:lang w:val="en-GB"/>
        </w:rPr>
        <w:t xml:space="preserve">-1,6-linkages only and had kinetic properties similar to those of other purified fungal </w:t>
      </w:r>
      <w:r w:rsidR="000A2D51">
        <w:rPr>
          <w:rFonts w:ascii="Times New Roman" w:hAnsi="Times New Roman"/>
          <w:lang w:val="en-GB"/>
        </w:rPr>
        <w:t>β</w:t>
      </w:r>
      <w:r w:rsidR="000A2D51">
        <w:rPr>
          <w:lang w:val="en-GB"/>
        </w:rPr>
        <w:t xml:space="preserve">-1,6-glucanases. A unique feature of Tvir30 is its expression as two isoforms, one of which appears glycosylated. Whether native expression in </w:t>
      </w:r>
      <w:r w:rsidR="000A2D51">
        <w:rPr>
          <w:i/>
          <w:iCs/>
          <w:lang w:val="en-GB"/>
        </w:rPr>
        <w:t xml:space="preserve">Trichoderma virens </w:t>
      </w:r>
      <w:r w:rsidR="000A2D51">
        <w:rPr>
          <w:lang w:val="en-GB"/>
        </w:rPr>
        <w:t xml:space="preserve">would produce a glycosylated variant is unclear, but the amino acid sequence does encode for two </w:t>
      </w:r>
      <w:r w:rsidR="000A2D51">
        <w:rPr>
          <w:i/>
          <w:iCs/>
          <w:lang w:val="en-GB"/>
        </w:rPr>
        <w:t>N</w:t>
      </w:r>
      <w:r w:rsidR="000A2D51">
        <w:rPr>
          <w:lang w:val="en-GB"/>
        </w:rPr>
        <w:t>-</w:t>
      </w:r>
      <w:r w:rsidR="000A2D51">
        <w:rPr>
          <w:lang w:val="en-GB"/>
        </w:rPr>
        <w:lastRenderedPageBreak/>
        <w:t>linked glycosylation sites</w:t>
      </w:r>
      <w:r w:rsidR="00EB2B80">
        <w:rPr>
          <w:lang w:val="en-GB"/>
        </w:rPr>
        <w:t>, and fungal mycoparasites are known to produce a diverse range of hydrolytic enzymes, often in one glycoside hydrolase family, to efficiently break down the cell walls of their hosts</w:t>
      </w:r>
      <w:r w:rsidR="000A2D51">
        <w:rPr>
          <w:lang w:val="en-GB"/>
        </w:rPr>
        <w:t xml:space="preserve">. </w:t>
      </w:r>
      <w:r w:rsidR="00A01DB7">
        <w:rPr>
          <w:lang w:val="en-GB"/>
        </w:rPr>
        <w:t xml:space="preserve">For an industrial application, resolution of isoforms may be unnecessary if batch-to-batch variability is negligible. Tvir30 demonstrates both high affinity and </w:t>
      </w:r>
      <w:r w:rsidR="00EB2B80">
        <w:rPr>
          <w:lang w:val="en-GB"/>
        </w:rPr>
        <w:t>activity</w:t>
      </w:r>
      <w:r w:rsidR="00A01DB7">
        <w:rPr>
          <w:lang w:val="en-GB"/>
        </w:rPr>
        <w:t xml:space="preserve"> against </w:t>
      </w:r>
      <w:r w:rsidR="00A01DB7">
        <w:rPr>
          <w:rFonts w:ascii="Times New Roman" w:hAnsi="Times New Roman"/>
          <w:lang w:val="en-GB"/>
        </w:rPr>
        <w:t>β</w:t>
      </w:r>
      <w:r w:rsidR="00A01DB7">
        <w:rPr>
          <w:lang w:val="en-GB"/>
        </w:rPr>
        <w:t>-1,6-linkages,</w:t>
      </w:r>
      <w:r w:rsidR="00C03E21">
        <w:rPr>
          <w:lang w:val="en-GB"/>
        </w:rPr>
        <w:t xml:space="preserve"> as well as</w:t>
      </w:r>
      <w:r w:rsidR="004F5DDF">
        <w:rPr>
          <w:lang w:val="en-GB"/>
        </w:rPr>
        <w:t xml:space="preserve"> an</w:t>
      </w:r>
      <w:r w:rsidR="00C03E21">
        <w:rPr>
          <w:lang w:val="en-GB"/>
        </w:rPr>
        <w:t xml:space="preserve"> endolytic mode of action,</w:t>
      </w:r>
      <w:r w:rsidR="00A01DB7">
        <w:rPr>
          <w:lang w:val="en-GB"/>
        </w:rPr>
        <w:t xml:space="preserve"> making it a favourable candidate in the degradation of BSY for the production of </w:t>
      </w:r>
      <w:proofErr w:type="spellStart"/>
      <w:r w:rsidR="00A01DB7">
        <w:rPr>
          <w:lang w:val="en-GB"/>
        </w:rPr>
        <w:t>GnOS</w:t>
      </w:r>
      <w:proofErr w:type="spellEnd"/>
      <w:r w:rsidR="00A01DB7">
        <w:rPr>
          <w:lang w:val="en-GB"/>
        </w:rPr>
        <w:t>.</w:t>
      </w:r>
      <w:r w:rsidR="004F5DDF">
        <w:rPr>
          <w:lang w:val="en-GB"/>
        </w:rPr>
        <w:t xml:space="preserve"> The enzyme</w:t>
      </w:r>
      <w:r w:rsidR="00A01DB7">
        <w:rPr>
          <w:lang w:val="en-GB"/>
        </w:rPr>
        <w:t xml:space="preserve"> is thermally inactivated by only 30 min incubation at </w:t>
      </w:r>
      <w:r w:rsidR="004F5DDF">
        <w:rPr>
          <w:lang w:val="en-GB"/>
        </w:rPr>
        <w:t>50</w:t>
      </w:r>
      <w:r w:rsidR="004F5DDF">
        <w:rPr>
          <w:vertAlign w:val="superscript"/>
          <w:lang w:val="en-GB"/>
        </w:rPr>
        <w:t>o</w:t>
      </w:r>
      <w:r w:rsidR="004F5DDF">
        <w:rPr>
          <w:lang w:val="en-GB"/>
        </w:rPr>
        <w:t>C but</w:t>
      </w:r>
      <w:r w:rsidR="009F4242">
        <w:rPr>
          <w:lang w:val="en-GB"/>
        </w:rPr>
        <w:t xml:space="preserve"> was found to be highly stable at 40</w:t>
      </w:r>
      <w:r w:rsidR="009F4242">
        <w:rPr>
          <w:vertAlign w:val="superscript"/>
          <w:lang w:val="en-GB"/>
        </w:rPr>
        <w:t>o</w:t>
      </w:r>
      <w:r w:rsidR="009F4242">
        <w:rPr>
          <w:lang w:val="en-GB"/>
        </w:rPr>
        <w:t>C</w:t>
      </w:r>
      <w:r w:rsidR="00A01DB7">
        <w:rPr>
          <w:lang w:val="en-GB"/>
        </w:rPr>
        <w:t xml:space="preserve">. </w:t>
      </w:r>
      <w:r w:rsidR="00EB2B80">
        <w:rPr>
          <w:lang w:val="en-GB"/>
        </w:rPr>
        <w:t>From the characterisation performed in this study, a novel and efficient method for the enzymatic degradation of BSY could be developed to generate value-added oligosaccharides, while reducing waste and waste-disposal costs.</w:t>
      </w:r>
      <w:r w:rsidR="006D0F38">
        <w:rPr>
          <w:lang w:val="en-GB"/>
        </w:rPr>
        <w:t xml:space="preserve"> </w:t>
      </w:r>
    </w:p>
    <w:p w14:paraId="459D05E6" w14:textId="77777777" w:rsidR="00600535" w:rsidRPr="00B57B36" w:rsidRDefault="00600535" w:rsidP="00600535">
      <w:pPr>
        <w:pStyle w:val="CETAcknowledgementstitle"/>
      </w:pPr>
      <w:r w:rsidRPr="00B57B36">
        <w:t>Acknowledgments</w:t>
      </w:r>
    </w:p>
    <w:p w14:paraId="33F8138F" w14:textId="57D161E8" w:rsidR="00600535" w:rsidRPr="00B57B36" w:rsidRDefault="00A738FF" w:rsidP="00600535">
      <w:pPr>
        <w:pStyle w:val="CETBodytext"/>
        <w:rPr>
          <w:lang w:val="en-GB"/>
        </w:rPr>
      </w:pPr>
      <w:r>
        <w:rPr>
          <w:lang w:val="en-GB"/>
        </w:rPr>
        <w:t xml:space="preserve">This study was funded by the Irish Research Council and Monaghan Mushrooms. </w:t>
      </w:r>
    </w:p>
    <w:p w14:paraId="538B78B3" w14:textId="77777777" w:rsidR="00E36AC5" w:rsidRDefault="00600535" w:rsidP="004D1771">
      <w:pPr>
        <w:pStyle w:val="CETReference"/>
        <w:tabs>
          <w:tab w:val="left" w:pos="7910"/>
        </w:tabs>
        <w:rPr>
          <w:lang w:val="fr-FR"/>
        </w:rPr>
      </w:pPr>
      <w:proofErr w:type="spellStart"/>
      <w:r w:rsidRPr="00E84B3C">
        <w:rPr>
          <w:lang w:val="fr-FR"/>
        </w:rPr>
        <w:t>References</w:t>
      </w:r>
      <w:proofErr w:type="spellEnd"/>
    </w:p>
    <w:p w14:paraId="4E603C5D" w14:textId="77777777" w:rsidR="00B464EF" w:rsidRPr="00B464EF" w:rsidRDefault="00E36AC5" w:rsidP="00B464EF">
      <w:pPr>
        <w:pStyle w:val="CETReferencetext"/>
      </w:pPr>
      <w:r>
        <w:rPr>
          <w:lang w:val="fr-FR"/>
        </w:rPr>
        <w:fldChar w:fldCharType="begin"/>
      </w:r>
      <w:r w:rsidR="00B464EF">
        <w:rPr>
          <w:lang w:val="fr-FR"/>
        </w:rPr>
        <w:instrText xml:space="preserve"> ADDIN ZOTERO_BIBL {"uncited":[],"omitted":[],"custom":[]} CSL_BIBLIOGRAPHY </w:instrText>
      </w:r>
      <w:r>
        <w:rPr>
          <w:lang w:val="fr-FR"/>
        </w:rPr>
        <w:fldChar w:fldCharType="separate"/>
      </w:r>
      <w:proofErr w:type="spellStart"/>
      <w:r w:rsidR="00B464EF" w:rsidRPr="00B464EF">
        <w:t>Aimanianda</w:t>
      </w:r>
      <w:proofErr w:type="spellEnd"/>
      <w:r w:rsidR="00B464EF" w:rsidRPr="00B464EF">
        <w:t xml:space="preserve">, V., </w:t>
      </w:r>
      <w:proofErr w:type="spellStart"/>
      <w:r w:rsidR="00B464EF" w:rsidRPr="00B464EF">
        <w:t>Clavaud</w:t>
      </w:r>
      <w:proofErr w:type="spellEnd"/>
      <w:r w:rsidR="00B464EF" w:rsidRPr="00B464EF">
        <w:t xml:space="preserve">, C., </w:t>
      </w:r>
      <w:proofErr w:type="spellStart"/>
      <w:r w:rsidR="00B464EF" w:rsidRPr="00B464EF">
        <w:t>Simenel</w:t>
      </w:r>
      <w:proofErr w:type="spellEnd"/>
      <w:r w:rsidR="00B464EF" w:rsidRPr="00B464EF">
        <w:t xml:space="preserve">, C., Fontaine, T., </w:t>
      </w:r>
      <w:proofErr w:type="spellStart"/>
      <w:r w:rsidR="00B464EF" w:rsidRPr="00B464EF">
        <w:t>Delepierre</w:t>
      </w:r>
      <w:proofErr w:type="spellEnd"/>
      <w:r w:rsidR="00B464EF" w:rsidRPr="00B464EF">
        <w:t xml:space="preserve">, M., </w:t>
      </w:r>
      <w:proofErr w:type="spellStart"/>
      <w:r w:rsidR="00B464EF" w:rsidRPr="00B464EF">
        <w:t>Latgé</w:t>
      </w:r>
      <w:proofErr w:type="spellEnd"/>
      <w:r w:rsidR="00B464EF" w:rsidRPr="00B464EF">
        <w:t xml:space="preserve">, J.-P., 2009. Cell wall beta-(1,6)-glucan of Saccharomyces cerevisiae: structural characterization and in situ synthesis. J </w:t>
      </w:r>
      <w:proofErr w:type="spellStart"/>
      <w:r w:rsidR="00B464EF" w:rsidRPr="00B464EF">
        <w:t>Biol</w:t>
      </w:r>
      <w:proofErr w:type="spellEnd"/>
      <w:r w:rsidR="00B464EF" w:rsidRPr="00B464EF">
        <w:t xml:space="preserve"> Chem 284, 13401–13412. https://doi.org/10.1074/jbc.M807667200</w:t>
      </w:r>
    </w:p>
    <w:p w14:paraId="5CF895D9" w14:textId="77777777" w:rsidR="00B464EF" w:rsidRPr="00B464EF" w:rsidRDefault="00B464EF" w:rsidP="00B464EF">
      <w:pPr>
        <w:pStyle w:val="CETReferencetext"/>
      </w:pPr>
      <w:r w:rsidRPr="00B464EF">
        <w:t xml:space="preserve">Boyce, A., Walsh, G., 2007. Production, purification and application-relevant characterisation of an endo-1,3(4)-beta-glucanase from </w:t>
      </w:r>
      <w:proofErr w:type="spellStart"/>
      <w:r w:rsidRPr="00B464EF">
        <w:t>Rhizomucor</w:t>
      </w:r>
      <w:proofErr w:type="spellEnd"/>
      <w:r w:rsidRPr="00B464EF">
        <w:t xml:space="preserve"> </w:t>
      </w:r>
      <w:proofErr w:type="spellStart"/>
      <w:r w:rsidRPr="00B464EF">
        <w:t>miehei</w:t>
      </w:r>
      <w:proofErr w:type="spellEnd"/>
      <w:r w:rsidRPr="00B464EF">
        <w:t xml:space="preserve">. </w:t>
      </w:r>
      <w:proofErr w:type="spellStart"/>
      <w:r w:rsidRPr="00B464EF">
        <w:t>Appl</w:t>
      </w:r>
      <w:proofErr w:type="spellEnd"/>
      <w:r w:rsidRPr="00B464EF">
        <w:t xml:space="preserve"> </w:t>
      </w:r>
      <w:proofErr w:type="spellStart"/>
      <w:r w:rsidRPr="00B464EF">
        <w:t>Microbiol</w:t>
      </w:r>
      <w:proofErr w:type="spellEnd"/>
      <w:r w:rsidRPr="00B464EF">
        <w:t xml:space="preserve"> </w:t>
      </w:r>
      <w:proofErr w:type="spellStart"/>
      <w:r w:rsidRPr="00B464EF">
        <w:t>Biotechnol</w:t>
      </w:r>
      <w:proofErr w:type="spellEnd"/>
      <w:r w:rsidRPr="00B464EF">
        <w:t xml:space="preserve"> 76, 835–841. https://doi.org/10.1007/s00253-007-1058-x</w:t>
      </w:r>
    </w:p>
    <w:p w14:paraId="47998C69" w14:textId="77777777" w:rsidR="00B464EF" w:rsidRPr="00B464EF" w:rsidRDefault="00B464EF" w:rsidP="00B464EF">
      <w:pPr>
        <w:pStyle w:val="CETReferencetext"/>
      </w:pPr>
      <w:r w:rsidRPr="00B464EF">
        <w:t xml:space="preserve">Cruz, J. de la, </w:t>
      </w:r>
      <w:proofErr w:type="spellStart"/>
      <w:r w:rsidRPr="00B464EF">
        <w:t>Llobell</w:t>
      </w:r>
      <w:proofErr w:type="spellEnd"/>
      <w:r w:rsidRPr="00B464EF">
        <w:t xml:space="preserve">, A., 1999. Purification and properties of a basic endo-β-1,6-glucanase (BGN16.1) from the antagonistic fungus Trichoderma </w:t>
      </w:r>
      <w:proofErr w:type="spellStart"/>
      <w:r w:rsidRPr="00B464EF">
        <w:t>harzianum</w:t>
      </w:r>
      <w:proofErr w:type="spellEnd"/>
      <w:r w:rsidRPr="00B464EF">
        <w:t>. European Journal of Biochemistry 265, 145–151. https://doi.org/10.1046/j.1432-1327.1999.00698.x</w:t>
      </w:r>
    </w:p>
    <w:p w14:paraId="68AC652B" w14:textId="77777777" w:rsidR="00B464EF" w:rsidRPr="00B464EF" w:rsidRDefault="00B464EF" w:rsidP="00B464EF">
      <w:pPr>
        <w:pStyle w:val="CETReferencetext"/>
      </w:pPr>
      <w:r w:rsidRPr="00B464EF">
        <w:t>Ferreira-</w:t>
      </w:r>
      <w:proofErr w:type="spellStart"/>
      <w:r w:rsidRPr="00B464EF">
        <w:t>Lazarte</w:t>
      </w:r>
      <w:proofErr w:type="spellEnd"/>
      <w:r w:rsidRPr="00B464EF">
        <w:t>, A., Gallego-</w:t>
      </w:r>
      <w:proofErr w:type="spellStart"/>
      <w:r w:rsidRPr="00B464EF">
        <w:t>Lobillo</w:t>
      </w:r>
      <w:proofErr w:type="spellEnd"/>
      <w:r w:rsidRPr="00B464EF">
        <w:t xml:space="preserve">, P., Moreno, F.J., </w:t>
      </w:r>
      <w:proofErr w:type="spellStart"/>
      <w:r w:rsidRPr="00B464EF">
        <w:t>Villamiel</w:t>
      </w:r>
      <w:proofErr w:type="spellEnd"/>
      <w:r w:rsidRPr="00B464EF">
        <w:t xml:space="preserve">, M., Hernandez-Hernandez, O., 2019. </w:t>
      </w:r>
      <w:r w:rsidRPr="00B464EF">
        <w:rPr>
          <w:i/>
          <w:iCs/>
        </w:rPr>
        <w:t>In Vitro</w:t>
      </w:r>
      <w:r w:rsidRPr="00B464EF">
        <w:t xml:space="preserve"> Digestibility of </w:t>
      </w:r>
      <w:proofErr w:type="spellStart"/>
      <w:r w:rsidRPr="00B464EF">
        <w:t>Galactooligosaccharides</w:t>
      </w:r>
      <w:proofErr w:type="spellEnd"/>
      <w:r w:rsidRPr="00B464EF">
        <w:t>: Effect of the Structural Features on Their Intestinal Degradation. J. Agric. Food Chem. 67, 4662–4670. https://doi.org/10.1021/acs.jafc.9b00417</w:t>
      </w:r>
    </w:p>
    <w:p w14:paraId="38B21856" w14:textId="77777777" w:rsidR="00B464EF" w:rsidRPr="00B464EF" w:rsidRDefault="00B464EF" w:rsidP="00B464EF">
      <w:pPr>
        <w:pStyle w:val="CETReferencetext"/>
      </w:pPr>
      <w:r w:rsidRPr="00B464EF">
        <w:t xml:space="preserve">Gibson, G.R., </w:t>
      </w:r>
      <w:proofErr w:type="spellStart"/>
      <w:r w:rsidRPr="00B464EF">
        <w:t>Hutkins</w:t>
      </w:r>
      <w:proofErr w:type="spellEnd"/>
      <w:r w:rsidRPr="00B464EF">
        <w:t xml:space="preserve">, R., Sanders, M.E., Prescott, S.L., Reimer, R.A., </w:t>
      </w:r>
      <w:proofErr w:type="spellStart"/>
      <w:r w:rsidRPr="00B464EF">
        <w:t>Salminen</w:t>
      </w:r>
      <w:proofErr w:type="spellEnd"/>
      <w:r w:rsidRPr="00B464EF">
        <w:t xml:space="preserve">, S.J., Scott, K., Stanton, C., Swanson, K.S., </w:t>
      </w:r>
      <w:proofErr w:type="spellStart"/>
      <w:r w:rsidRPr="00B464EF">
        <w:t>Cani</w:t>
      </w:r>
      <w:proofErr w:type="spellEnd"/>
      <w:r w:rsidRPr="00B464EF">
        <w:t>, P.D., Verbeke, K., Reid, G., 2017. Expert consensus document: The International Scientific Association for Probiotics and Prebiotics (ISAPP) consensus statement on the definition and scope of prebiotics. Nat Rev Gastroenterol Hepatol 14, 491–502. https://doi.org/10.1038/nrgastro.2017.75</w:t>
      </w:r>
    </w:p>
    <w:p w14:paraId="235C5C6F" w14:textId="77777777" w:rsidR="00B464EF" w:rsidRPr="00B464EF" w:rsidRDefault="00B464EF" w:rsidP="00B464EF">
      <w:pPr>
        <w:pStyle w:val="CETReferencetext"/>
      </w:pPr>
      <w:r w:rsidRPr="00B464EF">
        <w:t xml:space="preserve">Kim, K.-H., Kim, Y.-W., Kim, H.B., Lee, B.J., Lee, D.S., 2006. Anti-apoptotic activity of laminarin polysaccharides and their enzymatically </w:t>
      </w:r>
      <w:proofErr w:type="spellStart"/>
      <w:r w:rsidRPr="00B464EF">
        <w:t>hydrolyzed</w:t>
      </w:r>
      <w:proofErr w:type="spellEnd"/>
      <w:r w:rsidRPr="00B464EF">
        <w:t xml:space="preserve"> oligosaccharides from Laminaria japonica. </w:t>
      </w:r>
      <w:proofErr w:type="spellStart"/>
      <w:r w:rsidRPr="00B464EF">
        <w:t>Biotechnol</w:t>
      </w:r>
      <w:proofErr w:type="spellEnd"/>
      <w:r w:rsidRPr="00B464EF">
        <w:t xml:space="preserve"> Lett 28, 439–446. https://doi.org/10.1007/s10529-005-6177-9</w:t>
      </w:r>
    </w:p>
    <w:p w14:paraId="2952C2DA" w14:textId="77777777" w:rsidR="00B464EF" w:rsidRPr="00B464EF" w:rsidRDefault="00B464EF" w:rsidP="00B464EF">
      <w:pPr>
        <w:pStyle w:val="CETReferencetext"/>
      </w:pPr>
      <w:r w:rsidRPr="00B464EF">
        <w:t xml:space="preserve">Kumar, K., </w:t>
      </w:r>
      <w:proofErr w:type="spellStart"/>
      <w:r w:rsidRPr="00B464EF">
        <w:t>Rajulapati</w:t>
      </w:r>
      <w:proofErr w:type="spellEnd"/>
      <w:r w:rsidRPr="00B464EF">
        <w:t xml:space="preserve">, V., Goyal, A., 2020. In vitro prebiotic potential, digestibility and biocompatibility properties of </w:t>
      </w:r>
      <w:proofErr w:type="spellStart"/>
      <w:r w:rsidRPr="00B464EF">
        <w:t>laminari</w:t>
      </w:r>
      <w:proofErr w:type="spellEnd"/>
      <w:r w:rsidRPr="00B464EF">
        <w:t xml:space="preserve">-oligosaccharides produced from curdlan by β-1,3-endoglucanase from Clostridium </w:t>
      </w:r>
      <w:proofErr w:type="spellStart"/>
      <w:r w:rsidRPr="00B464EF">
        <w:t>thermocellum</w:t>
      </w:r>
      <w:proofErr w:type="spellEnd"/>
      <w:r w:rsidRPr="00B464EF">
        <w:t>. 3 Biotech 10, 241. https://doi.org/10.1007/s13205-020-02234-0</w:t>
      </w:r>
    </w:p>
    <w:p w14:paraId="6709E555" w14:textId="77777777" w:rsidR="00B464EF" w:rsidRPr="00B464EF" w:rsidRDefault="00B464EF" w:rsidP="00B464EF">
      <w:pPr>
        <w:pStyle w:val="CETReferencetext"/>
      </w:pPr>
      <w:r w:rsidRPr="00B464EF">
        <w:t>Kunze, W., 1999. Technology Brewing and Malting.</w:t>
      </w:r>
    </w:p>
    <w:p w14:paraId="01AFDA4E" w14:textId="77777777" w:rsidR="00B464EF" w:rsidRPr="00B464EF" w:rsidRDefault="00B464EF" w:rsidP="00B464EF">
      <w:pPr>
        <w:pStyle w:val="CETReferencetext"/>
      </w:pPr>
      <w:r w:rsidRPr="00B464EF">
        <w:t xml:space="preserve">Miller, G.L., 1959. Use of </w:t>
      </w:r>
      <w:proofErr w:type="spellStart"/>
      <w:r w:rsidRPr="00B464EF">
        <w:t>Dinitrosalicylic</w:t>
      </w:r>
      <w:proofErr w:type="spellEnd"/>
      <w:r w:rsidRPr="00B464EF">
        <w:t xml:space="preserve"> Acid Reagent for Determination of Reducing Sugar. Anal. Chem. 31, 426–428. https://doi.org/10.1021/ac60147a030</w:t>
      </w:r>
    </w:p>
    <w:p w14:paraId="52568F71" w14:textId="77777777" w:rsidR="00B464EF" w:rsidRPr="00B464EF" w:rsidRDefault="00B464EF" w:rsidP="00B464EF">
      <w:pPr>
        <w:pStyle w:val="CETReferencetext"/>
      </w:pPr>
      <w:r w:rsidRPr="00B464EF">
        <w:t xml:space="preserve">Montero, M., Sanz, L., Rey, M., Monte, E., </w:t>
      </w:r>
      <w:proofErr w:type="spellStart"/>
      <w:r w:rsidRPr="00B464EF">
        <w:t>Llobell</w:t>
      </w:r>
      <w:proofErr w:type="spellEnd"/>
      <w:r w:rsidRPr="00B464EF">
        <w:t xml:space="preserve">, A., 2005. BGN16.3, a novel acidic β-1,6-glucanase from mycoparasitic fungus Trichoderma </w:t>
      </w:r>
      <w:proofErr w:type="spellStart"/>
      <w:r w:rsidRPr="00B464EF">
        <w:t>harzianum</w:t>
      </w:r>
      <w:proofErr w:type="spellEnd"/>
      <w:r w:rsidRPr="00B464EF">
        <w:t xml:space="preserve"> CECT 2413. The FEBS Journal 272, 3441–3448. https://doi.org/10.1111/j.1742-4658.2005.04762.x</w:t>
      </w:r>
    </w:p>
    <w:p w14:paraId="5DC9C93A" w14:textId="77777777" w:rsidR="00B464EF" w:rsidRPr="00B464EF" w:rsidRDefault="00B464EF" w:rsidP="00B464EF">
      <w:pPr>
        <w:pStyle w:val="CETReferencetext"/>
      </w:pPr>
      <w:r w:rsidRPr="00B464EF">
        <w:t xml:space="preserve">Nelson, D.L., Cox, M.M., 2008. </w:t>
      </w:r>
      <w:proofErr w:type="spellStart"/>
      <w:r w:rsidRPr="00B464EF">
        <w:t>Lehninger</w:t>
      </w:r>
      <w:proofErr w:type="spellEnd"/>
      <w:r w:rsidRPr="00B464EF">
        <w:t xml:space="preserve"> Principles of Biochemistry, 4th ed. Palgrave Macmillan.</w:t>
      </w:r>
    </w:p>
    <w:p w14:paraId="2139AB7C" w14:textId="77777777" w:rsidR="00B464EF" w:rsidRPr="00B464EF" w:rsidRDefault="00B464EF" w:rsidP="00B464EF">
      <w:pPr>
        <w:pStyle w:val="CETReferencetext"/>
      </w:pPr>
      <w:r w:rsidRPr="00B464EF">
        <w:t xml:space="preserve">Soler, A., de la Cruz, J., </w:t>
      </w:r>
      <w:proofErr w:type="spellStart"/>
      <w:r w:rsidRPr="00B464EF">
        <w:t>Llobell</w:t>
      </w:r>
      <w:proofErr w:type="spellEnd"/>
      <w:r w:rsidRPr="00B464EF">
        <w:t xml:space="preserve">, A., 1999. Detection of β-1,6-glucanase isozymes from Trichoderma strains in sodium dodecyl sulphate–polyacrylamide gel electrophoresis and </w:t>
      </w:r>
      <w:proofErr w:type="spellStart"/>
      <w:r w:rsidRPr="00B464EF">
        <w:t>isoelectrofocusing</w:t>
      </w:r>
      <w:proofErr w:type="spellEnd"/>
      <w:r w:rsidRPr="00B464EF">
        <w:t xml:space="preserve"> gels. Journal of Microbiological Methods 35, 245–251. https://doi.org/10.1016/S0167-7012(99)00021-4</w:t>
      </w:r>
    </w:p>
    <w:p w14:paraId="3C747FBA" w14:textId="77777777" w:rsidR="00B464EF" w:rsidRPr="00B464EF" w:rsidRDefault="00B464EF" w:rsidP="00B464EF">
      <w:pPr>
        <w:pStyle w:val="CETReferencetext"/>
      </w:pPr>
      <w:r w:rsidRPr="00B464EF">
        <w:t xml:space="preserve">Volkov, P.V., </w:t>
      </w:r>
      <w:proofErr w:type="spellStart"/>
      <w:r w:rsidRPr="00B464EF">
        <w:t>Rubtsova</w:t>
      </w:r>
      <w:proofErr w:type="spellEnd"/>
      <w:r w:rsidRPr="00B464EF">
        <w:t xml:space="preserve">, E.A., Rozhkova, A.M., </w:t>
      </w:r>
      <w:proofErr w:type="spellStart"/>
      <w:r w:rsidRPr="00B464EF">
        <w:t>Sinitsyna</w:t>
      </w:r>
      <w:proofErr w:type="spellEnd"/>
      <w:r w:rsidRPr="00B464EF">
        <w:t xml:space="preserve">, O.A., </w:t>
      </w:r>
      <w:proofErr w:type="spellStart"/>
      <w:r w:rsidRPr="00B464EF">
        <w:t>Zorov</w:t>
      </w:r>
      <w:proofErr w:type="spellEnd"/>
      <w:r w:rsidRPr="00B464EF">
        <w:t xml:space="preserve">, I.N., Kondratyeva, E.G., </w:t>
      </w:r>
      <w:proofErr w:type="spellStart"/>
      <w:r w:rsidRPr="00B464EF">
        <w:t>Sinitsyn</w:t>
      </w:r>
      <w:proofErr w:type="spellEnd"/>
      <w:r w:rsidRPr="00B464EF">
        <w:t xml:space="preserve">, A.P., 2021. Properties of recombinant endo-β-1,6-glucanase from Trichoderma </w:t>
      </w:r>
      <w:proofErr w:type="spellStart"/>
      <w:r w:rsidRPr="00B464EF">
        <w:t>harzianum</w:t>
      </w:r>
      <w:proofErr w:type="spellEnd"/>
      <w:r w:rsidRPr="00B464EF">
        <w:t xml:space="preserve"> and its application in the pustulan hydrolysis. </w:t>
      </w:r>
      <w:proofErr w:type="spellStart"/>
      <w:r w:rsidRPr="00B464EF">
        <w:t>Carbohydr</w:t>
      </w:r>
      <w:proofErr w:type="spellEnd"/>
      <w:r w:rsidRPr="00B464EF">
        <w:t xml:space="preserve"> Res 499, 108211. https://doi.org/10.1016/j.carres.2020.108211</w:t>
      </w:r>
    </w:p>
    <w:p w14:paraId="5C54C794" w14:textId="77777777" w:rsidR="00B464EF" w:rsidRPr="00B464EF" w:rsidRDefault="00B464EF" w:rsidP="00B464EF">
      <w:pPr>
        <w:pStyle w:val="CETReferencetext"/>
      </w:pPr>
      <w:r w:rsidRPr="00B464EF">
        <w:t xml:space="preserve">Wang, S., Xiao, Y., Tian, F., Zhao, J., Zhang, H., </w:t>
      </w:r>
      <w:proofErr w:type="spellStart"/>
      <w:r w:rsidRPr="00B464EF">
        <w:t>Zhai</w:t>
      </w:r>
      <w:proofErr w:type="spellEnd"/>
      <w:r w:rsidRPr="00B464EF">
        <w:t>, Q., Chen, W., 2020. Rational use of prebiotics for gut microbiota alterations: Specific bacterial phylotypes and related mechanisms. Journal of Functional Foods 66, 103838. https://doi.org/10.1016/j.jff.2020.103838</w:t>
      </w:r>
    </w:p>
    <w:p w14:paraId="3B795DC5" w14:textId="77777777" w:rsidR="00B464EF" w:rsidRPr="00B464EF" w:rsidRDefault="00B464EF" w:rsidP="00B464EF">
      <w:pPr>
        <w:pStyle w:val="CETReferencetext"/>
      </w:pPr>
      <w:r w:rsidRPr="00B464EF">
        <w:t xml:space="preserve">Yang, S., Xiong, H., Yan, Q., Yang, H., Jiang, Z., 2014. Purification and characterization of a novel alkaline β-1,3-1,4-glucanase (lichenase) from thermophilic fungus </w:t>
      </w:r>
      <w:proofErr w:type="spellStart"/>
      <w:r w:rsidRPr="00B464EF">
        <w:t>Malbranchea</w:t>
      </w:r>
      <w:proofErr w:type="spellEnd"/>
      <w:r w:rsidRPr="00B464EF">
        <w:t xml:space="preserve"> </w:t>
      </w:r>
      <w:proofErr w:type="spellStart"/>
      <w:r w:rsidRPr="00B464EF">
        <w:t>cinnamomea</w:t>
      </w:r>
      <w:proofErr w:type="spellEnd"/>
      <w:r w:rsidRPr="00B464EF">
        <w:t>. Journal of Industrial Microbiology and Biotechnology 41, 1487–1495. https://doi.org/10.1007/s10295-014-1494-4</w:t>
      </w:r>
    </w:p>
    <w:p w14:paraId="4F1327F8" w14:textId="71B37947" w:rsidR="00600535" w:rsidRPr="00E84B3C" w:rsidRDefault="00E36AC5" w:rsidP="00B464EF">
      <w:pPr>
        <w:pStyle w:val="CETReferencetext"/>
        <w:rPr>
          <w:lang w:val="fr-FR"/>
        </w:rPr>
      </w:pPr>
      <w:r>
        <w:rPr>
          <w:lang w:val="fr-FR"/>
        </w:rPr>
        <w:fldChar w:fldCharType="end"/>
      </w:r>
      <w:r w:rsidR="004D1771" w:rsidRPr="00E84B3C">
        <w:rPr>
          <w:lang w:val="fr-FR"/>
        </w:rPr>
        <w:tab/>
      </w:r>
    </w:p>
    <w:p w14:paraId="5149A88A" w14:textId="01E7AD93" w:rsidR="006B4888" w:rsidRPr="0090149D" w:rsidRDefault="006B4888" w:rsidP="009F66AB">
      <w:pPr>
        <w:pStyle w:val="CETReferencetext"/>
        <w:rPr>
          <w:sz w:val="4"/>
          <w:szCs w:val="6"/>
        </w:rPr>
      </w:pPr>
    </w:p>
    <w:sectPr w:rsidR="006B4888" w:rsidRPr="0090149D" w:rsidSect="00EF06D9">
      <w:type w:val="continuous"/>
      <w:pgSz w:w="11906" w:h="16838" w:code="9"/>
      <w:pgMar w:top="1701" w:right="1418" w:bottom="1701" w:left="1701" w:header="1701" w:footer="0" w:gutter="0"/>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ry.Walsh" w:date="2023-03-03T13:01:00Z" w:initials="G">
    <w:p w14:paraId="6F805071" w14:textId="108A0D35" w:rsidR="00E84B3C" w:rsidRDefault="00E84B3C">
      <w:pPr>
        <w:pStyle w:val="CommentText"/>
      </w:pPr>
      <w:r>
        <w:rPr>
          <w:rStyle w:val="CommentReference"/>
        </w:rPr>
        <w:annotationRef/>
      </w:r>
      <w:r>
        <w:t>hL or L?</w:t>
      </w:r>
    </w:p>
  </w:comment>
  <w:comment w:id="1" w:author="Gary.Walsh" w:date="2023-03-03T13:04:00Z" w:initials="G">
    <w:p w14:paraId="1B296321" w14:textId="63B28620" w:rsidR="00E84B3C" w:rsidRDefault="00E84B3C">
      <w:pPr>
        <w:pStyle w:val="CommentText"/>
      </w:pPr>
      <w:r>
        <w:rPr>
          <w:rStyle w:val="CommentReference"/>
        </w:rPr>
        <w:annotationRef/>
      </w:r>
      <w:r>
        <w:t>mention the package used</w:t>
      </w:r>
    </w:p>
  </w:comment>
  <w:comment w:id="2" w:author="Anastasia.Klemanska" w:date="2022-11-22T14:03:00Z" w:initials="A">
    <w:p w14:paraId="295829C7" w14:textId="77777777" w:rsidR="00874AE2" w:rsidRDefault="00874AE2" w:rsidP="00874AE2">
      <w:pPr>
        <w:pStyle w:val="CommentText"/>
      </w:pPr>
      <w:r>
        <w:rPr>
          <w:rStyle w:val="CommentReference"/>
        </w:rPr>
        <w:annotationRef/>
      </w:r>
      <w:r>
        <w:t xml:space="preserve">Finish with examples and appropriate sources. </w:t>
      </w:r>
    </w:p>
  </w:comment>
  <w:comment w:id="3" w:author="Gary.Walsh" w:date="2023-03-03T13:07:00Z" w:initials="G">
    <w:p w14:paraId="6F37CBC1" w14:textId="276E51F2" w:rsidR="004766E7" w:rsidRDefault="004766E7">
      <w:pPr>
        <w:pStyle w:val="CommentText"/>
      </w:pPr>
      <w:r>
        <w:rPr>
          <w:rStyle w:val="CommentReference"/>
        </w:rPr>
        <w:annotationRef/>
      </w:r>
      <w:r>
        <w:t>Maybe include statistics ,e.g. +_ SD, n = 3 or whate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05071" w15:done="1"/>
  <w15:commentEx w15:paraId="1B296321" w15:done="1"/>
  <w15:commentEx w15:paraId="295829C7" w15:done="1"/>
  <w15:commentEx w15:paraId="6F37CBC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5517" w16cex:dateUtc="2022-11-22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05071" w16cid:durableId="27AC74A3"/>
  <w16cid:commentId w16cid:paraId="1B296321" w16cid:durableId="27AC74A4"/>
  <w16cid:commentId w16cid:paraId="295829C7" w16cid:durableId="27275517"/>
  <w16cid:commentId w16cid:paraId="6F37CBC1" w16cid:durableId="27AC74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78910" w14:textId="77777777" w:rsidR="00445BF0" w:rsidRDefault="00445BF0" w:rsidP="004F5E36">
      <w:r>
        <w:separator/>
      </w:r>
    </w:p>
  </w:endnote>
  <w:endnote w:type="continuationSeparator" w:id="0">
    <w:p w14:paraId="6AE760F9" w14:textId="77777777" w:rsidR="00445BF0" w:rsidRDefault="00445BF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C2898" w14:textId="77777777" w:rsidR="00445BF0" w:rsidRDefault="00445BF0" w:rsidP="004F5E36">
      <w:r>
        <w:separator/>
      </w:r>
    </w:p>
  </w:footnote>
  <w:footnote w:type="continuationSeparator" w:id="0">
    <w:p w14:paraId="0ED6324D" w14:textId="77777777" w:rsidR="00445BF0" w:rsidRDefault="00445BF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4F8843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283" w:firstLine="0"/>
      </w:pPr>
      <w:rPr>
        <w:rFonts w:hint="default"/>
        <w:b/>
        <w:bCs w:val="0"/>
        <w:i w:val="0"/>
        <w:iCs w:val="0"/>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E122A59"/>
    <w:multiLevelType w:val="hybridMultilevel"/>
    <w:tmpl w:val="433CB4FC"/>
    <w:lvl w:ilvl="0" w:tplc="BF466B4A">
      <w:start w:val="1"/>
      <w:numFmt w:val="decimal"/>
      <w:lvlText w:val="%1."/>
      <w:lvlJc w:val="left"/>
      <w:pPr>
        <w:ind w:left="360" w:hanging="360"/>
      </w:pPr>
      <w:rPr>
        <w:rFonts w:hint="default"/>
        <w:b/>
        <w:bCs/>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262BA"/>
    <w:multiLevelType w:val="hybridMultilevel"/>
    <w:tmpl w:val="3A6497E2"/>
    <w:lvl w:ilvl="0" w:tplc="5720BEB6">
      <w:start w:val="1"/>
      <w:numFmt w:val="decimal"/>
      <w:lvlText w:val="%1."/>
      <w:lvlJc w:val="left"/>
      <w:pPr>
        <w:ind w:left="360" w:hanging="360"/>
      </w:pPr>
      <w:rPr>
        <w:rFonts w:hint="default"/>
        <w:b/>
        <w:bCs/>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A0570B8"/>
    <w:multiLevelType w:val="hybridMultilevel"/>
    <w:tmpl w:val="AFD634B2"/>
    <w:lvl w:ilvl="0" w:tplc="106681BA">
      <w:start w:val="4"/>
      <w:numFmt w:val="decimal"/>
      <w:lvlText w:val="%1"/>
      <w:lvlJc w:val="left"/>
      <w:pPr>
        <w:ind w:left="360" w:hanging="360"/>
      </w:pPr>
      <w:rPr>
        <w:rFonts w:hint="default"/>
        <w:b/>
        <w:bCs/>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C825119"/>
    <w:multiLevelType w:val="hybridMultilevel"/>
    <w:tmpl w:val="DAC8B6D8"/>
    <w:lvl w:ilvl="0" w:tplc="327664F0">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619488044">
    <w:abstractNumId w:val="10"/>
  </w:num>
  <w:num w:numId="2" w16cid:durableId="1847936463">
    <w:abstractNumId w:val="8"/>
  </w:num>
  <w:num w:numId="3" w16cid:durableId="1288506158">
    <w:abstractNumId w:val="3"/>
  </w:num>
  <w:num w:numId="4" w16cid:durableId="2019501858">
    <w:abstractNumId w:val="2"/>
  </w:num>
  <w:num w:numId="5" w16cid:durableId="1177576948">
    <w:abstractNumId w:val="1"/>
  </w:num>
  <w:num w:numId="6" w16cid:durableId="2092197021">
    <w:abstractNumId w:val="0"/>
  </w:num>
  <w:num w:numId="7" w16cid:durableId="13582160">
    <w:abstractNumId w:val="9"/>
  </w:num>
  <w:num w:numId="8" w16cid:durableId="2075349933">
    <w:abstractNumId w:val="7"/>
  </w:num>
  <w:num w:numId="9" w16cid:durableId="1491025234">
    <w:abstractNumId w:val="6"/>
  </w:num>
  <w:num w:numId="10" w16cid:durableId="1946498098">
    <w:abstractNumId w:val="5"/>
  </w:num>
  <w:num w:numId="11" w16cid:durableId="1208295965">
    <w:abstractNumId w:val="4"/>
  </w:num>
  <w:num w:numId="12" w16cid:durableId="127629699">
    <w:abstractNumId w:val="20"/>
  </w:num>
  <w:num w:numId="13" w16cid:durableId="251665878">
    <w:abstractNumId w:val="13"/>
  </w:num>
  <w:num w:numId="14" w16cid:durableId="1027757696">
    <w:abstractNumId w:val="21"/>
  </w:num>
  <w:num w:numId="15" w16cid:durableId="458642881">
    <w:abstractNumId w:val="23"/>
  </w:num>
  <w:num w:numId="16" w16cid:durableId="1260673826">
    <w:abstractNumId w:val="22"/>
  </w:num>
  <w:num w:numId="17" w16cid:durableId="844124836">
    <w:abstractNumId w:val="12"/>
  </w:num>
  <w:num w:numId="18" w16cid:durableId="39865652">
    <w:abstractNumId w:val="13"/>
    <w:lvlOverride w:ilvl="0">
      <w:startOverride w:val="1"/>
    </w:lvlOverride>
  </w:num>
  <w:num w:numId="19" w16cid:durableId="2096433351">
    <w:abstractNumId w:val="19"/>
  </w:num>
  <w:num w:numId="20" w16cid:durableId="231350339">
    <w:abstractNumId w:val="18"/>
  </w:num>
  <w:num w:numId="21" w16cid:durableId="1463959732">
    <w:abstractNumId w:val="16"/>
  </w:num>
  <w:num w:numId="22" w16cid:durableId="2064671187">
    <w:abstractNumId w:val="14"/>
  </w:num>
  <w:num w:numId="23" w16cid:durableId="906260887">
    <w:abstractNumId w:val="24"/>
  </w:num>
  <w:num w:numId="24" w16cid:durableId="1359426584">
    <w:abstractNumId w:val="10"/>
    <w:lvlOverride w:ilvl="0">
      <w:startOverride w:val="1"/>
    </w:lvlOverride>
    <w:lvlOverride w:ilvl="1">
      <w:startOverride w:val="3"/>
    </w:lvlOverride>
    <w:lvlOverride w:ilvl="2">
      <w:startOverride w:val="4"/>
    </w:lvlOverride>
  </w:num>
  <w:num w:numId="25" w16cid:durableId="189689417">
    <w:abstractNumId w:val="10"/>
    <w:lvlOverride w:ilvl="0">
      <w:startOverride w:val="1"/>
    </w:lvlOverride>
    <w:lvlOverride w:ilvl="1">
      <w:startOverride w:val="3"/>
    </w:lvlOverride>
    <w:lvlOverride w:ilvl="2">
      <w:startOverride w:val="4"/>
    </w:lvlOverride>
  </w:num>
  <w:num w:numId="26" w16cid:durableId="1653020105">
    <w:abstractNumId w:val="10"/>
    <w:lvlOverride w:ilvl="0">
      <w:startOverride w:val="1"/>
    </w:lvlOverride>
    <w:lvlOverride w:ilvl="1">
      <w:startOverride w:val="3"/>
    </w:lvlOverride>
    <w:lvlOverride w:ilvl="2">
      <w:startOverride w:val="4"/>
    </w:lvlOverride>
  </w:num>
  <w:num w:numId="27" w16cid:durableId="321472405">
    <w:abstractNumId w:val="11"/>
  </w:num>
  <w:num w:numId="28" w16cid:durableId="1270509411">
    <w:abstractNumId w:val="15"/>
  </w:num>
  <w:num w:numId="29" w16cid:durableId="685864665">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y.Walsh">
    <w15:presenceInfo w15:providerId="AD" w15:userId="S-1-5-21-1758683218-2981183267-2764312846-21939"/>
  </w15:person>
  <w15:person w15:author="Anastasia.Klemanska">
    <w15:presenceInfo w15:providerId="AD" w15:userId="S::Anastasia.Klemanska@ul.ie::5154fba9-e552-4fea-b6ed-020a4da949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29B"/>
    <w:rsid w:val="000052FB"/>
    <w:rsid w:val="000117CB"/>
    <w:rsid w:val="0001185B"/>
    <w:rsid w:val="00022DF2"/>
    <w:rsid w:val="0003148D"/>
    <w:rsid w:val="00031EEC"/>
    <w:rsid w:val="00036A7C"/>
    <w:rsid w:val="000422A5"/>
    <w:rsid w:val="00051566"/>
    <w:rsid w:val="000562A9"/>
    <w:rsid w:val="00062160"/>
    <w:rsid w:val="00062A9A"/>
    <w:rsid w:val="00065058"/>
    <w:rsid w:val="00071C5F"/>
    <w:rsid w:val="00077852"/>
    <w:rsid w:val="00086C39"/>
    <w:rsid w:val="000A03B2"/>
    <w:rsid w:val="000A2D51"/>
    <w:rsid w:val="000B233F"/>
    <w:rsid w:val="000B4D72"/>
    <w:rsid w:val="000B4DF7"/>
    <w:rsid w:val="000C1A2A"/>
    <w:rsid w:val="000D021D"/>
    <w:rsid w:val="000D0268"/>
    <w:rsid w:val="000D153B"/>
    <w:rsid w:val="000D34BE"/>
    <w:rsid w:val="000D580A"/>
    <w:rsid w:val="000D5CCE"/>
    <w:rsid w:val="000E102F"/>
    <w:rsid w:val="000E22E3"/>
    <w:rsid w:val="000E25BC"/>
    <w:rsid w:val="000E36F1"/>
    <w:rsid w:val="000E3A73"/>
    <w:rsid w:val="000E414A"/>
    <w:rsid w:val="000F093C"/>
    <w:rsid w:val="000F188C"/>
    <w:rsid w:val="000F787B"/>
    <w:rsid w:val="00100995"/>
    <w:rsid w:val="001017BD"/>
    <w:rsid w:val="001075ED"/>
    <w:rsid w:val="0012091F"/>
    <w:rsid w:val="00125C98"/>
    <w:rsid w:val="00126BC2"/>
    <w:rsid w:val="001308B6"/>
    <w:rsid w:val="0013121F"/>
    <w:rsid w:val="00131FE6"/>
    <w:rsid w:val="0013263F"/>
    <w:rsid w:val="001331DF"/>
    <w:rsid w:val="00134DE4"/>
    <w:rsid w:val="0013684F"/>
    <w:rsid w:val="0014034D"/>
    <w:rsid w:val="00144D16"/>
    <w:rsid w:val="00150E59"/>
    <w:rsid w:val="00152DE3"/>
    <w:rsid w:val="00157CA1"/>
    <w:rsid w:val="00164CF9"/>
    <w:rsid w:val="001667A6"/>
    <w:rsid w:val="0017535D"/>
    <w:rsid w:val="00183515"/>
    <w:rsid w:val="00184AD6"/>
    <w:rsid w:val="001966D3"/>
    <w:rsid w:val="001A052F"/>
    <w:rsid w:val="001A4AF7"/>
    <w:rsid w:val="001B0349"/>
    <w:rsid w:val="001B1E93"/>
    <w:rsid w:val="001B65C1"/>
    <w:rsid w:val="001B6714"/>
    <w:rsid w:val="001B7F3C"/>
    <w:rsid w:val="001C684B"/>
    <w:rsid w:val="001D0CFB"/>
    <w:rsid w:val="001D1839"/>
    <w:rsid w:val="001D21AF"/>
    <w:rsid w:val="001D53FC"/>
    <w:rsid w:val="001E215A"/>
    <w:rsid w:val="001E2694"/>
    <w:rsid w:val="001F42A5"/>
    <w:rsid w:val="001F50F1"/>
    <w:rsid w:val="001F7B9D"/>
    <w:rsid w:val="00201C93"/>
    <w:rsid w:val="002224B4"/>
    <w:rsid w:val="00222C25"/>
    <w:rsid w:val="0023330D"/>
    <w:rsid w:val="002447EF"/>
    <w:rsid w:val="00251550"/>
    <w:rsid w:val="00251E45"/>
    <w:rsid w:val="002558D2"/>
    <w:rsid w:val="002562F7"/>
    <w:rsid w:val="0026360F"/>
    <w:rsid w:val="00263B05"/>
    <w:rsid w:val="0027221A"/>
    <w:rsid w:val="00274C3D"/>
    <w:rsid w:val="002754B4"/>
    <w:rsid w:val="00275B61"/>
    <w:rsid w:val="00280FAF"/>
    <w:rsid w:val="00282656"/>
    <w:rsid w:val="0028445D"/>
    <w:rsid w:val="00285941"/>
    <w:rsid w:val="00295F84"/>
    <w:rsid w:val="00296B83"/>
    <w:rsid w:val="002A46B6"/>
    <w:rsid w:val="002B4015"/>
    <w:rsid w:val="002B5BE3"/>
    <w:rsid w:val="002B6D39"/>
    <w:rsid w:val="002B78CE"/>
    <w:rsid w:val="002C2FB6"/>
    <w:rsid w:val="002C43DA"/>
    <w:rsid w:val="002D20C5"/>
    <w:rsid w:val="002E5FA7"/>
    <w:rsid w:val="002F3309"/>
    <w:rsid w:val="002F61DA"/>
    <w:rsid w:val="003008CE"/>
    <w:rsid w:val="003009B7"/>
    <w:rsid w:val="00300E56"/>
    <w:rsid w:val="0030152C"/>
    <w:rsid w:val="00302982"/>
    <w:rsid w:val="0030469C"/>
    <w:rsid w:val="00321CA6"/>
    <w:rsid w:val="00323763"/>
    <w:rsid w:val="00323C5F"/>
    <w:rsid w:val="00323F21"/>
    <w:rsid w:val="00332A15"/>
    <w:rsid w:val="00334C09"/>
    <w:rsid w:val="00342780"/>
    <w:rsid w:val="00345354"/>
    <w:rsid w:val="00351546"/>
    <w:rsid w:val="0035287A"/>
    <w:rsid w:val="003560ED"/>
    <w:rsid w:val="0036660D"/>
    <w:rsid w:val="00371F72"/>
    <w:rsid w:val="003723D4"/>
    <w:rsid w:val="00381905"/>
    <w:rsid w:val="00384CC8"/>
    <w:rsid w:val="003871FD"/>
    <w:rsid w:val="00391C13"/>
    <w:rsid w:val="003A1E30"/>
    <w:rsid w:val="003A2829"/>
    <w:rsid w:val="003A46CE"/>
    <w:rsid w:val="003A5124"/>
    <w:rsid w:val="003A6FC6"/>
    <w:rsid w:val="003A7D1C"/>
    <w:rsid w:val="003B304B"/>
    <w:rsid w:val="003B3146"/>
    <w:rsid w:val="003D395E"/>
    <w:rsid w:val="003D769E"/>
    <w:rsid w:val="003E44B3"/>
    <w:rsid w:val="003F015E"/>
    <w:rsid w:val="003F03A3"/>
    <w:rsid w:val="003F71EA"/>
    <w:rsid w:val="003F79E1"/>
    <w:rsid w:val="00400414"/>
    <w:rsid w:val="00401D36"/>
    <w:rsid w:val="0041446B"/>
    <w:rsid w:val="004153E3"/>
    <w:rsid w:val="00415946"/>
    <w:rsid w:val="0044071E"/>
    <w:rsid w:val="00440B40"/>
    <w:rsid w:val="0044236F"/>
    <w:rsid w:val="0044329C"/>
    <w:rsid w:val="00445BF0"/>
    <w:rsid w:val="00447E7A"/>
    <w:rsid w:val="00451BAE"/>
    <w:rsid w:val="00453742"/>
    <w:rsid w:val="00453E24"/>
    <w:rsid w:val="00457456"/>
    <w:rsid w:val="004577FE"/>
    <w:rsid w:val="00457B9C"/>
    <w:rsid w:val="0046164A"/>
    <w:rsid w:val="004628D2"/>
    <w:rsid w:val="00462DCD"/>
    <w:rsid w:val="004648AD"/>
    <w:rsid w:val="0046771C"/>
    <w:rsid w:val="004703A9"/>
    <w:rsid w:val="004760DE"/>
    <w:rsid w:val="004763D7"/>
    <w:rsid w:val="004766E7"/>
    <w:rsid w:val="004A004E"/>
    <w:rsid w:val="004A24CF"/>
    <w:rsid w:val="004B0B5C"/>
    <w:rsid w:val="004C1C94"/>
    <w:rsid w:val="004C3D1D"/>
    <w:rsid w:val="004C3D84"/>
    <w:rsid w:val="004C7913"/>
    <w:rsid w:val="004C7C5A"/>
    <w:rsid w:val="004D1771"/>
    <w:rsid w:val="004D4988"/>
    <w:rsid w:val="004D53DF"/>
    <w:rsid w:val="004D5EDB"/>
    <w:rsid w:val="004E4DD6"/>
    <w:rsid w:val="004E6ADD"/>
    <w:rsid w:val="004F07C9"/>
    <w:rsid w:val="004F5DDF"/>
    <w:rsid w:val="004F5E36"/>
    <w:rsid w:val="00507B47"/>
    <w:rsid w:val="00507BEF"/>
    <w:rsid w:val="00507CC9"/>
    <w:rsid w:val="005119A5"/>
    <w:rsid w:val="00514A7E"/>
    <w:rsid w:val="00516AAC"/>
    <w:rsid w:val="00517439"/>
    <w:rsid w:val="00525DEA"/>
    <w:rsid w:val="00526B6C"/>
    <w:rsid w:val="005278B7"/>
    <w:rsid w:val="00532016"/>
    <w:rsid w:val="005346C8"/>
    <w:rsid w:val="00543E7D"/>
    <w:rsid w:val="00547A68"/>
    <w:rsid w:val="005531C9"/>
    <w:rsid w:val="005703D3"/>
    <w:rsid w:val="00570C43"/>
    <w:rsid w:val="00574B02"/>
    <w:rsid w:val="00575FB3"/>
    <w:rsid w:val="005831B6"/>
    <w:rsid w:val="00593A93"/>
    <w:rsid w:val="00596365"/>
    <w:rsid w:val="005A182D"/>
    <w:rsid w:val="005A2EF2"/>
    <w:rsid w:val="005B2110"/>
    <w:rsid w:val="005B23BA"/>
    <w:rsid w:val="005B61E6"/>
    <w:rsid w:val="005C77E1"/>
    <w:rsid w:val="005D668A"/>
    <w:rsid w:val="005D6A2F"/>
    <w:rsid w:val="005E1A82"/>
    <w:rsid w:val="005E3209"/>
    <w:rsid w:val="005E794C"/>
    <w:rsid w:val="005F0A28"/>
    <w:rsid w:val="005F0E5E"/>
    <w:rsid w:val="005F20F0"/>
    <w:rsid w:val="00600535"/>
    <w:rsid w:val="00601CCD"/>
    <w:rsid w:val="00610CD6"/>
    <w:rsid w:val="00620DEE"/>
    <w:rsid w:val="00621F92"/>
    <w:rsid w:val="0062280A"/>
    <w:rsid w:val="00625639"/>
    <w:rsid w:val="00631B33"/>
    <w:rsid w:val="0064184D"/>
    <w:rsid w:val="006422CC"/>
    <w:rsid w:val="00644158"/>
    <w:rsid w:val="00660E3E"/>
    <w:rsid w:val="00662E74"/>
    <w:rsid w:val="00680C23"/>
    <w:rsid w:val="006865E3"/>
    <w:rsid w:val="00693766"/>
    <w:rsid w:val="006A3281"/>
    <w:rsid w:val="006B4888"/>
    <w:rsid w:val="006C1E85"/>
    <w:rsid w:val="006C2E45"/>
    <w:rsid w:val="006C359C"/>
    <w:rsid w:val="006C5579"/>
    <w:rsid w:val="006C7165"/>
    <w:rsid w:val="006D0F38"/>
    <w:rsid w:val="006D6E8B"/>
    <w:rsid w:val="006E4BD5"/>
    <w:rsid w:val="006E737D"/>
    <w:rsid w:val="006F4637"/>
    <w:rsid w:val="00704B6B"/>
    <w:rsid w:val="007124CD"/>
    <w:rsid w:val="00713973"/>
    <w:rsid w:val="007149A8"/>
    <w:rsid w:val="00720A24"/>
    <w:rsid w:val="00730DB5"/>
    <w:rsid w:val="00732386"/>
    <w:rsid w:val="007328C5"/>
    <w:rsid w:val="0073514D"/>
    <w:rsid w:val="0073530A"/>
    <w:rsid w:val="007359D1"/>
    <w:rsid w:val="007447F3"/>
    <w:rsid w:val="0074695B"/>
    <w:rsid w:val="00746D40"/>
    <w:rsid w:val="00750AF9"/>
    <w:rsid w:val="0075499F"/>
    <w:rsid w:val="007661C8"/>
    <w:rsid w:val="007701D5"/>
    <w:rsid w:val="0077098D"/>
    <w:rsid w:val="00770D30"/>
    <w:rsid w:val="007817D1"/>
    <w:rsid w:val="007851F3"/>
    <w:rsid w:val="007900CF"/>
    <w:rsid w:val="007931FA"/>
    <w:rsid w:val="00793918"/>
    <w:rsid w:val="007A050F"/>
    <w:rsid w:val="007A4861"/>
    <w:rsid w:val="007A7BBA"/>
    <w:rsid w:val="007B0C50"/>
    <w:rsid w:val="007B48F9"/>
    <w:rsid w:val="007C1A43"/>
    <w:rsid w:val="007C477A"/>
    <w:rsid w:val="007C790C"/>
    <w:rsid w:val="007D0164"/>
    <w:rsid w:val="007D0951"/>
    <w:rsid w:val="0080013E"/>
    <w:rsid w:val="008012A9"/>
    <w:rsid w:val="00813288"/>
    <w:rsid w:val="00816866"/>
    <w:rsid w:val="008168E3"/>
    <w:rsid w:val="008168FC"/>
    <w:rsid w:val="00830996"/>
    <w:rsid w:val="008345F1"/>
    <w:rsid w:val="008418F8"/>
    <w:rsid w:val="00860EE6"/>
    <w:rsid w:val="00862D1F"/>
    <w:rsid w:val="008641E1"/>
    <w:rsid w:val="00865B07"/>
    <w:rsid w:val="008667EA"/>
    <w:rsid w:val="00874AE2"/>
    <w:rsid w:val="0087637F"/>
    <w:rsid w:val="00892AD5"/>
    <w:rsid w:val="00895E89"/>
    <w:rsid w:val="008A1512"/>
    <w:rsid w:val="008B1822"/>
    <w:rsid w:val="008B7A10"/>
    <w:rsid w:val="008C2C2C"/>
    <w:rsid w:val="008C3824"/>
    <w:rsid w:val="008D157F"/>
    <w:rsid w:val="008D32B9"/>
    <w:rsid w:val="008D433B"/>
    <w:rsid w:val="008D4A16"/>
    <w:rsid w:val="008E2C12"/>
    <w:rsid w:val="008E566E"/>
    <w:rsid w:val="0090149D"/>
    <w:rsid w:val="0090161A"/>
    <w:rsid w:val="00901EB6"/>
    <w:rsid w:val="00904C62"/>
    <w:rsid w:val="009106FA"/>
    <w:rsid w:val="00921652"/>
    <w:rsid w:val="00922BA8"/>
    <w:rsid w:val="00922D8C"/>
    <w:rsid w:val="00923F20"/>
    <w:rsid w:val="00924DAC"/>
    <w:rsid w:val="00927058"/>
    <w:rsid w:val="00937891"/>
    <w:rsid w:val="00942750"/>
    <w:rsid w:val="00942832"/>
    <w:rsid w:val="009450CE"/>
    <w:rsid w:val="009459BB"/>
    <w:rsid w:val="00947179"/>
    <w:rsid w:val="0095164B"/>
    <w:rsid w:val="00953C97"/>
    <w:rsid w:val="00954090"/>
    <w:rsid w:val="009544AD"/>
    <w:rsid w:val="009573E7"/>
    <w:rsid w:val="00963E05"/>
    <w:rsid w:val="00964A45"/>
    <w:rsid w:val="00965BA6"/>
    <w:rsid w:val="00967843"/>
    <w:rsid w:val="00967D54"/>
    <w:rsid w:val="00971028"/>
    <w:rsid w:val="009715DF"/>
    <w:rsid w:val="009763CC"/>
    <w:rsid w:val="00993B84"/>
    <w:rsid w:val="00996483"/>
    <w:rsid w:val="00996F5A"/>
    <w:rsid w:val="009B041A"/>
    <w:rsid w:val="009C2B89"/>
    <w:rsid w:val="009C37C3"/>
    <w:rsid w:val="009C7C86"/>
    <w:rsid w:val="009D2FF7"/>
    <w:rsid w:val="009D5F20"/>
    <w:rsid w:val="009E7884"/>
    <w:rsid w:val="009E788A"/>
    <w:rsid w:val="009F0E08"/>
    <w:rsid w:val="009F4242"/>
    <w:rsid w:val="009F574D"/>
    <w:rsid w:val="009F66AB"/>
    <w:rsid w:val="009F7173"/>
    <w:rsid w:val="00A01DB7"/>
    <w:rsid w:val="00A021A5"/>
    <w:rsid w:val="00A1460A"/>
    <w:rsid w:val="00A14E05"/>
    <w:rsid w:val="00A1763D"/>
    <w:rsid w:val="00A17CEC"/>
    <w:rsid w:val="00A20B86"/>
    <w:rsid w:val="00A23FAC"/>
    <w:rsid w:val="00A27EF0"/>
    <w:rsid w:val="00A42361"/>
    <w:rsid w:val="00A50B20"/>
    <w:rsid w:val="00A51390"/>
    <w:rsid w:val="00A51B4E"/>
    <w:rsid w:val="00A52F22"/>
    <w:rsid w:val="00A538A2"/>
    <w:rsid w:val="00A57D5F"/>
    <w:rsid w:val="00A60D13"/>
    <w:rsid w:val="00A70024"/>
    <w:rsid w:val="00A7223D"/>
    <w:rsid w:val="00A72745"/>
    <w:rsid w:val="00A738FF"/>
    <w:rsid w:val="00A76EFC"/>
    <w:rsid w:val="00A87D50"/>
    <w:rsid w:val="00A91010"/>
    <w:rsid w:val="00A9272D"/>
    <w:rsid w:val="00A95BDA"/>
    <w:rsid w:val="00A96A06"/>
    <w:rsid w:val="00A97F29"/>
    <w:rsid w:val="00AA254D"/>
    <w:rsid w:val="00AA702E"/>
    <w:rsid w:val="00AA7C85"/>
    <w:rsid w:val="00AA7D26"/>
    <w:rsid w:val="00AB0964"/>
    <w:rsid w:val="00AB2DE3"/>
    <w:rsid w:val="00AB5011"/>
    <w:rsid w:val="00AC461A"/>
    <w:rsid w:val="00AC734B"/>
    <w:rsid w:val="00AC7368"/>
    <w:rsid w:val="00AC7EF5"/>
    <w:rsid w:val="00AD16B9"/>
    <w:rsid w:val="00AE1F74"/>
    <w:rsid w:val="00AE377D"/>
    <w:rsid w:val="00AF0EBA"/>
    <w:rsid w:val="00AF58BD"/>
    <w:rsid w:val="00AF5D91"/>
    <w:rsid w:val="00AF795D"/>
    <w:rsid w:val="00B02C8A"/>
    <w:rsid w:val="00B0536D"/>
    <w:rsid w:val="00B0572F"/>
    <w:rsid w:val="00B1325F"/>
    <w:rsid w:val="00B17FBD"/>
    <w:rsid w:val="00B21BEB"/>
    <w:rsid w:val="00B248CD"/>
    <w:rsid w:val="00B315A6"/>
    <w:rsid w:val="00B31813"/>
    <w:rsid w:val="00B33365"/>
    <w:rsid w:val="00B3415C"/>
    <w:rsid w:val="00B36324"/>
    <w:rsid w:val="00B40E20"/>
    <w:rsid w:val="00B450E9"/>
    <w:rsid w:val="00B464EF"/>
    <w:rsid w:val="00B57981"/>
    <w:rsid w:val="00B57B36"/>
    <w:rsid w:val="00B57E6F"/>
    <w:rsid w:val="00B61DDF"/>
    <w:rsid w:val="00B63A13"/>
    <w:rsid w:val="00B8686D"/>
    <w:rsid w:val="00B912A1"/>
    <w:rsid w:val="00B927A9"/>
    <w:rsid w:val="00B933E8"/>
    <w:rsid w:val="00B93F69"/>
    <w:rsid w:val="00BA120B"/>
    <w:rsid w:val="00BA554E"/>
    <w:rsid w:val="00BB062C"/>
    <w:rsid w:val="00BB1DDC"/>
    <w:rsid w:val="00BC00A9"/>
    <w:rsid w:val="00BC02BA"/>
    <w:rsid w:val="00BC30C9"/>
    <w:rsid w:val="00BD077D"/>
    <w:rsid w:val="00BE3E58"/>
    <w:rsid w:val="00BE54F8"/>
    <w:rsid w:val="00BE711B"/>
    <w:rsid w:val="00BE7650"/>
    <w:rsid w:val="00C01616"/>
    <w:rsid w:val="00C0162B"/>
    <w:rsid w:val="00C03E21"/>
    <w:rsid w:val="00C068ED"/>
    <w:rsid w:val="00C07C7D"/>
    <w:rsid w:val="00C1177D"/>
    <w:rsid w:val="00C12BA5"/>
    <w:rsid w:val="00C22E0C"/>
    <w:rsid w:val="00C305BC"/>
    <w:rsid w:val="00C345B1"/>
    <w:rsid w:val="00C40142"/>
    <w:rsid w:val="00C44B63"/>
    <w:rsid w:val="00C52C3C"/>
    <w:rsid w:val="00C54839"/>
    <w:rsid w:val="00C557D0"/>
    <w:rsid w:val="00C56442"/>
    <w:rsid w:val="00C57182"/>
    <w:rsid w:val="00C57863"/>
    <w:rsid w:val="00C62A7E"/>
    <w:rsid w:val="00C640AF"/>
    <w:rsid w:val="00C655FD"/>
    <w:rsid w:val="00C73E76"/>
    <w:rsid w:val="00C75407"/>
    <w:rsid w:val="00C77C0D"/>
    <w:rsid w:val="00C81128"/>
    <w:rsid w:val="00C870A8"/>
    <w:rsid w:val="00C90B62"/>
    <w:rsid w:val="00C94434"/>
    <w:rsid w:val="00C94831"/>
    <w:rsid w:val="00CA0D75"/>
    <w:rsid w:val="00CA1C95"/>
    <w:rsid w:val="00CA51DD"/>
    <w:rsid w:val="00CA55C4"/>
    <w:rsid w:val="00CA5A9C"/>
    <w:rsid w:val="00CB5C26"/>
    <w:rsid w:val="00CC4C20"/>
    <w:rsid w:val="00CD3517"/>
    <w:rsid w:val="00CD37B3"/>
    <w:rsid w:val="00CD5FE2"/>
    <w:rsid w:val="00CE7C68"/>
    <w:rsid w:val="00D00077"/>
    <w:rsid w:val="00D01194"/>
    <w:rsid w:val="00D029E7"/>
    <w:rsid w:val="00D02B4C"/>
    <w:rsid w:val="00D040C4"/>
    <w:rsid w:val="00D17FFA"/>
    <w:rsid w:val="00D2080D"/>
    <w:rsid w:val="00D20AD1"/>
    <w:rsid w:val="00D26B0A"/>
    <w:rsid w:val="00D374E8"/>
    <w:rsid w:val="00D45B3B"/>
    <w:rsid w:val="00D460D6"/>
    <w:rsid w:val="00D46B7E"/>
    <w:rsid w:val="00D4704F"/>
    <w:rsid w:val="00D57C84"/>
    <w:rsid w:val="00D6057D"/>
    <w:rsid w:val="00D648EC"/>
    <w:rsid w:val="00D71640"/>
    <w:rsid w:val="00D72272"/>
    <w:rsid w:val="00D836C5"/>
    <w:rsid w:val="00D84576"/>
    <w:rsid w:val="00D96A2A"/>
    <w:rsid w:val="00DA1399"/>
    <w:rsid w:val="00DA24C6"/>
    <w:rsid w:val="00DA4D7B"/>
    <w:rsid w:val="00DB4F12"/>
    <w:rsid w:val="00DB72D4"/>
    <w:rsid w:val="00DD271C"/>
    <w:rsid w:val="00DE264A"/>
    <w:rsid w:val="00DF5072"/>
    <w:rsid w:val="00DF61E8"/>
    <w:rsid w:val="00DF6530"/>
    <w:rsid w:val="00E02D18"/>
    <w:rsid w:val="00E041E7"/>
    <w:rsid w:val="00E0460F"/>
    <w:rsid w:val="00E23871"/>
    <w:rsid w:val="00E23CA1"/>
    <w:rsid w:val="00E24A6A"/>
    <w:rsid w:val="00E33DD7"/>
    <w:rsid w:val="00E36AC5"/>
    <w:rsid w:val="00E409A8"/>
    <w:rsid w:val="00E50C12"/>
    <w:rsid w:val="00E65B91"/>
    <w:rsid w:val="00E7209D"/>
    <w:rsid w:val="00E72EAD"/>
    <w:rsid w:val="00E77223"/>
    <w:rsid w:val="00E80C54"/>
    <w:rsid w:val="00E82DF6"/>
    <w:rsid w:val="00E84B3C"/>
    <w:rsid w:val="00E8528B"/>
    <w:rsid w:val="00E85724"/>
    <w:rsid w:val="00E85B94"/>
    <w:rsid w:val="00E978D0"/>
    <w:rsid w:val="00EA4613"/>
    <w:rsid w:val="00EA7F91"/>
    <w:rsid w:val="00EB06A6"/>
    <w:rsid w:val="00EB1523"/>
    <w:rsid w:val="00EB21AE"/>
    <w:rsid w:val="00EB2B80"/>
    <w:rsid w:val="00EB2D98"/>
    <w:rsid w:val="00EC0E49"/>
    <w:rsid w:val="00EC101F"/>
    <w:rsid w:val="00EC1D9F"/>
    <w:rsid w:val="00EC4C35"/>
    <w:rsid w:val="00EC6CF0"/>
    <w:rsid w:val="00EC743D"/>
    <w:rsid w:val="00ED2C93"/>
    <w:rsid w:val="00EE0131"/>
    <w:rsid w:val="00EE17B0"/>
    <w:rsid w:val="00EE4C22"/>
    <w:rsid w:val="00EF06D9"/>
    <w:rsid w:val="00EF4A4E"/>
    <w:rsid w:val="00F127DA"/>
    <w:rsid w:val="00F135CE"/>
    <w:rsid w:val="00F13E8E"/>
    <w:rsid w:val="00F16D88"/>
    <w:rsid w:val="00F224EC"/>
    <w:rsid w:val="00F24AE8"/>
    <w:rsid w:val="00F25B04"/>
    <w:rsid w:val="00F3049E"/>
    <w:rsid w:val="00F30C64"/>
    <w:rsid w:val="00F32BA2"/>
    <w:rsid w:val="00F32CDB"/>
    <w:rsid w:val="00F37655"/>
    <w:rsid w:val="00F435C2"/>
    <w:rsid w:val="00F444BC"/>
    <w:rsid w:val="00F536D8"/>
    <w:rsid w:val="00F565FE"/>
    <w:rsid w:val="00F63A70"/>
    <w:rsid w:val="00F63D8C"/>
    <w:rsid w:val="00F677EF"/>
    <w:rsid w:val="00F70F5D"/>
    <w:rsid w:val="00F7534E"/>
    <w:rsid w:val="00F76B9F"/>
    <w:rsid w:val="00F93EDF"/>
    <w:rsid w:val="00FA1802"/>
    <w:rsid w:val="00FA21D0"/>
    <w:rsid w:val="00FA3C49"/>
    <w:rsid w:val="00FA5284"/>
    <w:rsid w:val="00FA5F5F"/>
    <w:rsid w:val="00FA68A5"/>
    <w:rsid w:val="00FB14E7"/>
    <w:rsid w:val="00FB2998"/>
    <w:rsid w:val="00FB730C"/>
    <w:rsid w:val="00FC2695"/>
    <w:rsid w:val="00FC3E03"/>
    <w:rsid w:val="00FC3FC1"/>
    <w:rsid w:val="00FC61F6"/>
    <w:rsid w:val="00FD5B73"/>
    <w:rsid w:val="00FE0AA9"/>
    <w:rsid w:val="00FF106D"/>
    <w:rsid w:val="00FF32F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F106D"/>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F106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table" w:styleId="PlainTable2">
    <w:name w:val="Plain Table 2"/>
    <w:basedOn w:val="TableNormal"/>
    <w:uiPriority w:val="42"/>
    <w:rsid w:val="00D01194"/>
    <w:pPr>
      <w:spacing w:after="0" w:line="240" w:lineRule="auto"/>
    </w:pPr>
    <w:rPr>
      <w:rFonts w:eastAsiaTheme="minorEastAsia"/>
      <w:lang w:val="en-IE"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chart" Target="charts/chart1.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chart" Target="charts/chart4.xml"/><Relationship Id="rId7" Type="http://schemas.openxmlformats.org/officeDocument/2006/relationships/settings" Target="settings.xml"/><Relationship Id="rId12" Type="http://schemas.openxmlformats.org/officeDocument/2006/relationships/image" Target="media/image2.jpeg"/><Relationship Id="rId17" Type="http://schemas.microsoft.com/office/2018/08/relationships/commentsExtensible" Target="commentsExtensible.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5.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4.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chart" Target="charts/chart5.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409399440971334"/>
          <c:y val="6.9182389937106917E-2"/>
          <c:w val="0.70648330223334199"/>
          <c:h val="0.75090130243153563"/>
        </c:manualLayout>
      </c:layout>
      <c:scatterChart>
        <c:scatterStyle val="lineMarker"/>
        <c:varyColors val="0"/>
        <c:ser>
          <c:idx val="0"/>
          <c:order val="0"/>
          <c:spPr>
            <a:ln w="1905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errBars>
            <c:errDir val="y"/>
            <c:errBarType val="both"/>
            <c:errValType val="cust"/>
            <c:noEndCap val="0"/>
            <c:plus>
              <c:numRef>
                <c:f>'Tvir30 Temp'!$U$3:$U$14</c:f>
                <c:numCache>
                  <c:formatCode>General</c:formatCode>
                  <c:ptCount val="12"/>
                  <c:pt idx="0">
                    <c:v>0.93343783948887837</c:v>
                  </c:pt>
                  <c:pt idx="1">
                    <c:v>1.0495782454875016</c:v>
                  </c:pt>
                  <c:pt idx="2">
                    <c:v>1.7031136358017989</c:v>
                  </c:pt>
                  <c:pt idx="3">
                    <c:v>1.5010516178517574</c:v>
                  </c:pt>
                  <c:pt idx="4">
                    <c:v>3.2915274669892205</c:v>
                  </c:pt>
                  <c:pt idx="5">
                    <c:v>0.45226047044972612</c:v>
                  </c:pt>
                  <c:pt idx="6">
                    <c:v>3.0226868835035319</c:v>
                  </c:pt>
                  <c:pt idx="7">
                    <c:v>2.1315146050461555</c:v>
                  </c:pt>
                  <c:pt idx="8">
                    <c:v>0.24411115845850315</c:v>
                  </c:pt>
                  <c:pt idx="9">
                    <c:v>6.9510017370987776E-2</c:v>
                  </c:pt>
                  <c:pt idx="10">
                    <c:v>0.59389384875480655</c:v>
                  </c:pt>
                  <c:pt idx="11">
                    <c:v>0.20065813620257686</c:v>
                  </c:pt>
                </c:numCache>
              </c:numRef>
            </c:plus>
            <c:minus>
              <c:numRef>
                <c:f>'Tvir30 Temp'!$U$3:$U$14</c:f>
                <c:numCache>
                  <c:formatCode>General</c:formatCode>
                  <c:ptCount val="12"/>
                  <c:pt idx="0">
                    <c:v>0.93343783948887837</c:v>
                  </c:pt>
                  <c:pt idx="1">
                    <c:v>1.0495782454875016</c:v>
                  </c:pt>
                  <c:pt idx="2">
                    <c:v>1.7031136358017989</c:v>
                  </c:pt>
                  <c:pt idx="3">
                    <c:v>1.5010516178517574</c:v>
                  </c:pt>
                  <c:pt idx="4">
                    <c:v>3.2915274669892205</c:v>
                  </c:pt>
                  <c:pt idx="5">
                    <c:v>0.45226047044972612</c:v>
                  </c:pt>
                  <c:pt idx="6">
                    <c:v>3.0226868835035319</c:v>
                  </c:pt>
                  <c:pt idx="7">
                    <c:v>2.1315146050461555</c:v>
                  </c:pt>
                  <c:pt idx="8">
                    <c:v>0.24411115845850315</c:v>
                  </c:pt>
                  <c:pt idx="9">
                    <c:v>6.9510017370987776E-2</c:v>
                  </c:pt>
                  <c:pt idx="10">
                    <c:v>0.59389384875480655</c:v>
                  </c:pt>
                  <c:pt idx="11">
                    <c:v>0.20065813620257686</c:v>
                  </c:pt>
                </c:numCache>
              </c:numRef>
            </c:minus>
            <c:spPr>
              <a:noFill/>
              <a:ln w="9525" cap="flat" cmpd="sng" algn="ctr">
                <a:solidFill>
                  <a:schemeClr val="tx1">
                    <a:lumMod val="65000"/>
                    <a:lumOff val="35000"/>
                  </a:schemeClr>
                </a:solidFill>
                <a:round/>
              </a:ln>
              <a:effectLst/>
            </c:spPr>
          </c:errBars>
          <c:xVal>
            <c:numRef>
              <c:f>'Tvir30 Temp'!$A$3:$A$12</c:f>
              <c:numCache>
                <c:formatCode>General</c:formatCode>
                <c:ptCount val="10"/>
                <c:pt idx="0">
                  <c:v>25</c:v>
                </c:pt>
                <c:pt idx="1">
                  <c:v>30</c:v>
                </c:pt>
                <c:pt idx="2">
                  <c:v>35</c:v>
                </c:pt>
                <c:pt idx="3">
                  <c:v>40</c:v>
                </c:pt>
                <c:pt idx="4">
                  <c:v>45</c:v>
                </c:pt>
                <c:pt idx="5">
                  <c:v>50</c:v>
                </c:pt>
                <c:pt idx="6">
                  <c:v>55</c:v>
                </c:pt>
                <c:pt idx="7">
                  <c:v>60</c:v>
                </c:pt>
                <c:pt idx="8">
                  <c:v>65</c:v>
                </c:pt>
                <c:pt idx="9">
                  <c:v>70</c:v>
                </c:pt>
              </c:numCache>
            </c:numRef>
          </c:xVal>
          <c:yVal>
            <c:numRef>
              <c:f>'Tvir30 Temp'!$T$3:$T$12</c:f>
              <c:numCache>
                <c:formatCode>0.00</c:formatCode>
                <c:ptCount val="10"/>
                <c:pt idx="0">
                  <c:v>26.715016676249636</c:v>
                </c:pt>
                <c:pt idx="1">
                  <c:v>36.979329241365498</c:v>
                </c:pt>
                <c:pt idx="2">
                  <c:v>54.472683613064099</c:v>
                </c:pt>
                <c:pt idx="3">
                  <c:v>94.209243543478763</c:v>
                </c:pt>
                <c:pt idx="4">
                  <c:v>100.00174499106107</c:v>
                </c:pt>
                <c:pt idx="5">
                  <c:v>81.002340242991082</c:v>
                </c:pt>
                <c:pt idx="6">
                  <c:v>45.181511291142066</c:v>
                </c:pt>
                <c:pt idx="7">
                  <c:v>34.847688708655205</c:v>
                </c:pt>
                <c:pt idx="8">
                  <c:v>1.853600463226341</c:v>
                </c:pt>
                <c:pt idx="9">
                  <c:v>0.76461019108086681</c:v>
                </c:pt>
              </c:numCache>
            </c:numRef>
          </c:yVal>
          <c:smooth val="0"/>
          <c:extLst>
            <c:ext xmlns:c16="http://schemas.microsoft.com/office/drawing/2014/chart" uri="{C3380CC4-5D6E-409C-BE32-E72D297353CC}">
              <c16:uniqueId val="{00000000-9AF6-4AC3-A901-BAF46D58C8FE}"/>
            </c:ext>
          </c:extLst>
        </c:ser>
        <c:dLbls>
          <c:showLegendKey val="0"/>
          <c:showVal val="0"/>
          <c:showCatName val="0"/>
          <c:showSerName val="0"/>
          <c:showPercent val="0"/>
          <c:showBubbleSize val="0"/>
        </c:dLbls>
        <c:axId val="1450690224"/>
        <c:axId val="1802314672"/>
      </c:scatterChart>
      <c:valAx>
        <c:axId val="145069022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t>Temperature (</a:t>
                </a:r>
                <a:r>
                  <a:rPr lang="en-IE" sz="800" baseline="30000"/>
                  <a:t>o</a:t>
                </a:r>
                <a:r>
                  <a:rPr lang="en-IE" sz="800"/>
                  <a:t>C)</a:t>
                </a:r>
              </a:p>
            </c:rich>
          </c:tx>
          <c:layout>
            <c:manualLayout>
              <c:xMode val="edge"/>
              <c:yMode val="edge"/>
              <c:x val="0.38999773926545406"/>
              <c:y val="0.9036200663596295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02314672"/>
        <c:crosses val="autoZero"/>
        <c:crossBetween val="midCat"/>
      </c:valAx>
      <c:valAx>
        <c:axId val="1802314672"/>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latin typeface="Arial" panose="020B0604020202020204" pitchFamily="34" charset="0"/>
                    <a:cs typeface="Arial" panose="020B0604020202020204" pitchFamily="34" charset="0"/>
                  </a:rPr>
                  <a:t>Mean Relative Enzyme Activity </a:t>
                </a:r>
                <a:r>
                  <a:rPr lang="en-IE" sz="800"/>
                  <a:t>(%)</a:t>
                </a:r>
              </a:p>
            </c:rich>
          </c:tx>
          <c:layout>
            <c:manualLayout>
              <c:xMode val="edge"/>
              <c:yMode val="edge"/>
              <c:x val="1.5379107846681542E-2"/>
              <c:y val="0.1400926167146054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506902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499359870133133"/>
          <c:y val="7.4324324324324328E-2"/>
          <c:w val="0.78572761428200855"/>
          <c:h val="0.75714791523542779"/>
        </c:manualLayout>
      </c:layout>
      <c:scatterChart>
        <c:scatterStyle val="lineMarker"/>
        <c:varyColors val="0"/>
        <c:ser>
          <c:idx val="0"/>
          <c:order val="0"/>
          <c:tx>
            <c:v>Tvir30</c:v>
          </c:tx>
          <c:spPr>
            <a:ln w="19050" cap="rnd">
              <a:solidFill>
                <a:schemeClr val="dk1">
                  <a:tint val="88500"/>
                </a:schemeClr>
              </a:solidFill>
              <a:round/>
            </a:ln>
            <a:effectLst/>
          </c:spPr>
          <c:marker>
            <c:symbol val="circle"/>
            <c:size val="4"/>
            <c:spPr>
              <a:solidFill>
                <a:schemeClr val="dk1">
                  <a:tint val="88500"/>
                </a:schemeClr>
              </a:solidFill>
              <a:ln w="9525">
                <a:solidFill>
                  <a:schemeClr val="dk1">
                    <a:tint val="88500"/>
                  </a:schemeClr>
                </a:solidFill>
              </a:ln>
              <a:effectLst/>
            </c:spPr>
          </c:marker>
          <c:errBars>
            <c:errDir val="y"/>
            <c:errBarType val="both"/>
            <c:errValType val="cust"/>
            <c:noEndCap val="0"/>
            <c:plus>
              <c:numRef>
                <c:f>'Tvir30 pH'!$U$19:$U$30</c:f>
                <c:numCache>
                  <c:formatCode>General</c:formatCode>
                  <c:ptCount val="12"/>
                  <c:pt idx="0">
                    <c:v>6.7676234928706017E-2</c:v>
                  </c:pt>
                  <c:pt idx="1">
                    <c:v>0.24616637856251533</c:v>
                  </c:pt>
                  <c:pt idx="2">
                    <c:v>1.2082989179317625</c:v>
                  </c:pt>
                  <c:pt idx="3">
                    <c:v>8.1276529167098488E-2</c:v>
                  </c:pt>
                  <c:pt idx="4">
                    <c:v>2.2791268227363553</c:v>
                  </c:pt>
                  <c:pt idx="5">
                    <c:v>2.0324550004786852</c:v>
                  </c:pt>
                  <c:pt idx="6">
                    <c:v>1.1731256498355613</c:v>
                  </c:pt>
                  <c:pt idx="7">
                    <c:v>0.94201332261640824</c:v>
                  </c:pt>
                  <c:pt idx="8">
                    <c:v>0.58368394850027816</c:v>
                  </c:pt>
                  <c:pt idx="9">
                    <c:v>0.83605595984336734</c:v>
                  </c:pt>
                  <c:pt idx="10">
                    <c:v>0.18486316334192227</c:v>
                  </c:pt>
                  <c:pt idx="11">
                    <c:v>0.17202998688210369</c:v>
                  </c:pt>
                </c:numCache>
              </c:numRef>
            </c:plus>
            <c:minus>
              <c:numRef>
                <c:f>'Tvir30 pH'!$U$19:$U$30</c:f>
                <c:numCache>
                  <c:formatCode>General</c:formatCode>
                  <c:ptCount val="12"/>
                  <c:pt idx="0">
                    <c:v>6.7676234928706017E-2</c:v>
                  </c:pt>
                  <c:pt idx="1">
                    <c:v>0.24616637856251533</c:v>
                  </c:pt>
                  <c:pt idx="2">
                    <c:v>1.2082989179317625</c:v>
                  </c:pt>
                  <c:pt idx="3">
                    <c:v>8.1276529167098488E-2</c:v>
                  </c:pt>
                  <c:pt idx="4">
                    <c:v>2.2791268227363553</c:v>
                  </c:pt>
                  <c:pt idx="5">
                    <c:v>2.0324550004786852</c:v>
                  </c:pt>
                  <c:pt idx="6">
                    <c:v>1.1731256498355613</c:v>
                  </c:pt>
                  <c:pt idx="7">
                    <c:v>0.94201332261640824</c:v>
                  </c:pt>
                  <c:pt idx="8">
                    <c:v>0.58368394850027816</c:v>
                  </c:pt>
                  <c:pt idx="9">
                    <c:v>0.83605595984336734</c:v>
                  </c:pt>
                  <c:pt idx="10">
                    <c:v>0.18486316334192227</c:v>
                  </c:pt>
                  <c:pt idx="11">
                    <c:v>0.17202998688210369</c:v>
                  </c:pt>
                </c:numCache>
              </c:numRef>
            </c:minus>
            <c:spPr>
              <a:noFill/>
              <a:ln w="9525" cap="flat" cmpd="sng" algn="ctr">
                <a:solidFill>
                  <a:schemeClr val="tx1">
                    <a:lumMod val="65000"/>
                    <a:lumOff val="35000"/>
                  </a:schemeClr>
                </a:solidFill>
                <a:round/>
              </a:ln>
              <a:effectLst/>
            </c:spPr>
          </c:errBars>
          <c:xVal>
            <c:numRef>
              <c:f>'Tvir30 pH'!$A$2:$A$13</c:f>
              <c:numCache>
                <c:formatCode>General</c:formatCode>
                <c:ptCount val="12"/>
                <c:pt idx="0">
                  <c:v>2.5</c:v>
                </c:pt>
                <c:pt idx="1">
                  <c:v>3</c:v>
                </c:pt>
                <c:pt idx="2">
                  <c:v>3.5</c:v>
                </c:pt>
                <c:pt idx="3">
                  <c:v>4</c:v>
                </c:pt>
                <c:pt idx="4">
                  <c:v>4.5</c:v>
                </c:pt>
                <c:pt idx="5">
                  <c:v>5</c:v>
                </c:pt>
                <c:pt idx="6">
                  <c:v>5.5</c:v>
                </c:pt>
                <c:pt idx="7">
                  <c:v>6</c:v>
                </c:pt>
                <c:pt idx="8">
                  <c:v>6.5</c:v>
                </c:pt>
                <c:pt idx="9">
                  <c:v>7</c:v>
                </c:pt>
                <c:pt idx="10">
                  <c:v>7.5</c:v>
                </c:pt>
                <c:pt idx="11">
                  <c:v>8</c:v>
                </c:pt>
              </c:numCache>
            </c:numRef>
          </c:xVal>
          <c:yVal>
            <c:numRef>
              <c:f>'Tvir30 pH'!$T$19:$T$30</c:f>
              <c:numCache>
                <c:formatCode>0.000</c:formatCode>
                <c:ptCount val="12"/>
                <c:pt idx="0">
                  <c:v>1.4413037838965461</c:v>
                </c:pt>
                <c:pt idx="1">
                  <c:v>5.1150029022493966</c:v>
                </c:pt>
                <c:pt idx="2">
                  <c:v>30.960939177386706</c:v>
                </c:pt>
                <c:pt idx="3" formatCode="0.00">
                  <c:v>32.673164725173578</c:v>
                </c:pt>
                <c:pt idx="4" formatCode="0.00">
                  <c:v>83.091704985163645</c:v>
                </c:pt>
                <c:pt idx="5" formatCode="0.00">
                  <c:v>99.997223051920116</c:v>
                </c:pt>
                <c:pt idx="6" formatCode="0.00">
                  <c:v>91.734109253265103</c:v>
                </c:pt>
                <c:pt idx="7" formatCode="0.00">
                  <c:v>68.868312380921409</c:v>
                </c:pt>
                <c:pt idx="8">
                  <c:v>47.974825949699301</c:v>
                </c:pt>
                <c:pt idx="9">
                  <c:v>22.345627085674266</c:v>
                </c:pt>
                <c:pt idx="10">
                  <c:v>6.3937536278117442</c:v>
                </c:pt>
                <c:pt idx="11">
                  <c:v>2.1782109816782387</c:v>
                </c:pt>
              </c:numCache>
            </c:numRef>
          </c:yVal>
          <c:smooth val="0"/>
          <c:extLst>
            <c:ext xmlns:c16="http://schemas.microsoft.com/office/drawing/2014/chart" uri="{C3380CC4-5D6E-409C-BE32-E72D297353CC}">
              <c16:uniqueId val="{00000000-7DE9-41E3-BAEC-0FD0ABDD2F2C}"/>
            </c:ext>
          </c:extLst>
        </c:ser>
        <c:dLbls>
          <c:showLegendKey val="0"/>
          <c:showVal val="0"/>
          <c:showCatName val="0"/>
          <c:showSerName val="0"/>
          <c:showPercent val="0"/>
          <c:showBubbleSize val="0"/>
        </c:dLbls>
        <c:axId val="575156144"/>
        <c:axId val="575159056"/>
      </c:scatterChart>
      <c:valAx>
        <c:axId val="57515614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t>pH</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75159056"/>
        <c:crosses val="autoZero"/>
        <c:crossBetween val="midCat"/>
      </c:valAx>
      <c:valAx>
        <c:axId val="575159056"/>
        <c:scaling>
          <c:orientation val="minMax"/>
          <c:max val="110"/>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75156144"/>
        <c:crosses val="autoZero"/>
        <c:crossBetween val="midCat"/>
        <c:majorUnit val="20"/>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2405088276728624"/>
          <c:y val="6.0362820931584779E-2"/>
          <c:w val="0.69466820515076355"/>
          <c:h val="0.72304716055055451"/>
        </c:manualLayout>
      </c:layout>
      <c:barChart>
        <c:barDir val="col"/>
        <c:grouping val="clustered"/>
        <c:varyColors val="0"/>
        <c:ser>
          <c:idx val="0"/>
          <c:order val="0"/>
          <c:tx>
            <c:v>Tvir30</c:v>
          </c:tx>
          <c:spPr>
            <a:solidFill>
              <a:schemeClr val="dk1">
                <a:tint val="88500"/>
              </a:schemeClr>
            </a:solidFill>
            <a:ln>
              <a:noFill/>
            </a:ln>
            <a:effectLst/>
          </c:spPr>
          <c:invertIfNegative val="0"/>
          <c:errBars>
            <c:errBarType val="both"/>
            <c:errValType val="cust"/>
            <c:noEndCap val="0"/>
            <c:plus>
              <c:numRef>
                <c:f>'Tvir30 substrate specificity'!$J$19:$J$24</c:f>
                <c:numCache>
                  <c:formatCode>General</c:formatCode>
                  <c:ptCount val="6"/>
                  <c:pt idx="0">
                    <c:v>0.2306317494966959</c:v>
                  </c:pt>
                  <c:pt idx="1">
                    <c:v>0.1141331165619357</c:v>
                  </c:pt>
                  <c:pt idx="2">
                    <c:v>3.2947392785242322E-2</c:v>
                  </c:pt>
                  <c:pt idx="3">
                    <c:v>0.53937206572130358</c:v>
                  </c:pt>
                  <c:pt idx="4">
                    <c:v>3.2947392785242322E-2</c:v>
                  </c:pt>
                  <c:pt idx="5">
                    <c:v>0.23063174949669468</c:v>
                  </c:pt>
                </c:numCache>
              </c:numRef>
            </c:plus>
            <c:minus>
              <c:numRef>
                <c:f>'Tvir30 substrate specificity'!$J$19:$J$24</c:f>
                <c:numCache>
                  <c:formatCode>General</c:formatCode>
                  <c:ptCount val="6"/>
                  <c:pt idx="0">
                    <c:v>0.2306317494966959</c:v>
                  </c:pt>
                  <c:pt idx="1">
                    <c:v>0.1141331165619357</c:v>
                  </c:pt>
                  <c:pt idx="2">
                    <c:v>3.2947392785242322E-2</c:v>
                  </c:pt>
                  <c:pt idx="3">
                    <c:v>0.53937206572130358</c:v>
                  </c:pt>
                  <c:pt idx="4">
                    <c:v>3.2947392785242322E-2</c:v>
                  </c:pt>
                  <c:pt idx="5">
                    <c:v>0.23063174949669468</c:v>
                  </c:pt>
                </c:numCache>
              </c:numRef>
            </c:minus>
            <c:spPr>
              <a:noFill/>
              <a:ln w="9525" cap="flat" cmpd="sng" algn="ctr">
                <a:solidFill>
                  <a:schemeClr val="tx1">
                    <a:lumMod val="65000"/>
                    <a:lumOff val="35000"/>
                  </a:schemeClr>
                </a:solidFill>
                <a:round/>
              </a:ln>
              <a:effectLst/>
            </c:spPr>
          </c:errBars>
          <c:cat>
            <c:strRef>
              <c:f>'Tvir30 substrate specificity'!$A$2:$A$7</c:f>
              <c:strCache>
                <c:ptCount val="6"/>
                <c:pt idx="0">
                  <c:v>Curdlan</c:v>
                </c:pt>
                <c:pt idx="1">
                  <c:v>Cellulose</c:v>
                </c:pt>
                <c:pt idx="2">
                  <c:v>Barley β-glucan</c:v>
                </c:pt>
                <c:pt idx="3">
                  <c:v>Pustulan</c:v>
                </c:pt>
                <c:pt idx="4">
                  <c:v>Lichenan</c:v>
                </c:pt>
                <c:pt idx="5">
                  <c:v>Laminarin</c:v>
                </c:pt>
              </c:strCache>
            </c:strRef>
          </c:cat>
          <c:val>
            <c:numRef>
              <c:f>'Tvir30 substrate specificity'!$I$19:$I$24</c:f>
              <c:numCache>
                <c:formatCode>0.0</c:formatCode>
                <c:ptCount val="6"/>
                <c:pt idx="0">
                  <c:v>1.731018934522689</c:v>
                </c:pt>
                <c:pt idx="1">
                  <c:v>1.7690633067100012</c:v>
                </c:pt>
                <c:pt idx="2">
                  <c:v>1.4647083292115062</c:v>
                </c:pt>
                <c:pt idx="3">
                  <c:v>99.999632294349169</c:v>
                </c:pt>
                <c:pt idx="4">
                  <c:v>1.3886195848368823</c:v>
                </c:pt>
                <c:pt idx="5">
                  <c:v>11.850821936347637</c:v>
                </c:pt>
              </c:numCache>
            </c:numRef>
          </c:val>
          <c:extLst>
            <c:ext xmlns:c16="http://schemas.microsoft.com/office/drawing/2014/chart" uri="{C3380CC4-5D6E-409C-BE32-E72D297353CC}">
              <c16:uniqueId val="{00000000-B358-42A2-BBE7-7966BF1EB365}"/>
            </c:ext>
          </c:extLst>
        </c:ser>
        <c:dLbls>
          <c:showLegendKey val="0"/>
          <c:showVal val="0"/>
          <c:showCatName val="0"/>
          <c:showSerName val="0"/>
          <c:showPercent val="0"/>
          <c:showBubbleSize val="0"/>
        </c:dLbls>
        <c:gapWidth val="219"/>
        <c:overlap val="-27"/>
        <c:axId val="1407679711"/>
        <c:axId val="1407680543"/>
      </c:barChart>
      <c:catAx>
        <c:axId val="14076797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7680543"/>
        <c:crosses val="autoZero"/>
        <c:auto val="1"/>
        <c:lblAlgn val="ctr"/>
        <c:lblOffset val="100"/>
        <c:noMultiLvlLbl val="0"/>
      </c:catAx>
      <c:valAx>
        <c:axId val="1407680543"/>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t>Mean Relative Enzyme Activity (%)</a:t>
                </a:r>
              </a:p>
            </c:rich>
          </c:tx>
          <c:layout>
            <c:manualLayout>
              <c:xMode val="edge"/>
              <c:yMode val="edge"/>
              <c:x val="6.8245263691578628E-2"/>
              <c:y val="8.9948010392217809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407679711"/>
        <c:crosses val="autoZero"/>
        <c:crossBetween val="between"/>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1400361263969253"/>
          <c:y val="0.13189814643793848"/>
          <c:w val="0.70646956842563002"/>
          <c:h val="0.68679753572470104"/>
        </c:manualLayout>
      </c:layout>
      <c:scatterChart>
        <c:scatterStyle val="lineMarker"/>
        <c:varyColors val="0"/>
        <c:ser>
          <c:idx val="0"/>
          <c:order val="0"/>
          <c:tx>
            <c:strRef>
              <c:f>'Tvir30 Thermal Stability'!$B$64</c:f>
              <c:strCache>
                <c:ptCount val="1"/>
                <c:pt idx="0">
                  <c:v>50°C</c:v>
                </c:pt>
              </c:strCache>
            </c:strRef>
          </c:tx>
          <c:spPr>
            <a:ln w="19050" cap="rnd">
              <a:solidFill>
                <a:schemeClr val="dk1">
                  <a:tint val="88500"/>
                </a:schemeClr>
              </a:solidFill>
              <a:round/>
            </a:ln>
            <a:effectLst/>
          </c:spPr>
          <c:marker>
            <c:symbol val="circle"/>
            <c:size val="3"/>
            <c:spPr>
              <a:solidFill>
                <a:schemeClr val="dk1">
                  <a:tint val="88500"/>
                </a:schemeClr>
              </a:solidFill>
              <a:ln w="9525">
                <a:solidFill>
                  <a:schemeClr val="dk1">
                    <a:tint val="88500"/>
                  </a:schemeClr>
                </a:solidFill>
              </a:ln>
              <a:effectLst/>
            </c:spPr>
          </c:marker>
          <c:errBars>
            <c:errDir val="y"/>
            <c:errBarType val="both"/>
            <c:errValType val="cust"/>
            <c:noEndCap val="0"/>
            <c:plus>
              <c:numRef>
                <c:f>'Tvir30 Thermal Stability'!$C$65:$C$69</c:f>
                <c:numCache>
                  <c:formatCode>General</c:formatCode>
                  <c:ptCount val="5"/>
                  <c:pt idx="0">
                    <c:v>0.86546438293294947</c:v>
                  </c:pt>
                  <c:pt idx="1">
                    <c:v>0.35794316984300878</c:v>
                  </c:pt>
                  <c:pt idx="2">
                    <c:v>3.1014680559766368</c:v>
                  </c:pt>
                  <c:pt idx="3">
                    <c:v>0</c:v>
                  </c:pt>
                  <c:pt idx="4">
                    <c:v>0.13528980155696441</c:v>
                  </c:pt>
                </c:numCache>
              </c:numRef>
            </c:plus>
            <c:minus>
              <c:numRef>
                <c:f>'Tvir30 Thermal Stability'!$C$65:$C$69</c:f>
                <c:numCache>
                  <c:formatCode>General</c:formatCode>
                  <c:ptCount val="5"/>
                  <c:pt idx="0">
                    <c:v>0.86546438293294947</c:v>
                  </c:pt>
                  <c:pt idx="1">
                    <c:v>0.35794316984300878</c:v>
                  </c:pt>
                  <c:pt idx="2">
                    <c:v>3.1014680559766368</c:v>
                  </c:pt>
                  <c:pt idx="3">
                    <c:v>0</c:v>
                  </c:pt>
                  <c:pt idx="4">
                    <c:v>0.13528980155696441</c:v>
                  </c:pt>
                </c:numCache>
              </c:numRef>
            </c:minus>
            <c:spPr>
              <a:noFill/>
              <a:ln w="9525" cap="flat" cmpd="sng" algn="ctr">
                <a:solidFill>
                  <a:schemeClr val="tx1">
                    <a:lumMod val="65000"/>
                    <a:lumOff val="35000"/>
                  </a:schemeClr>
                </a:solidFill>
                <a:round/>
              </a:ln>
              <a:effectLst/>
            </c:spPr>
          </c:errBars>
          <c:xVal>
            <c:numRef>
              <c:f>'Tvir30 Thermal Stability'!$A$65:$A$69</c:f>
              <c:numCache>
                <c:formatCode>General</c:formatCode>
                <c:ptCount val="5"/>
                <c:pt idx="0">
                  <c:v>0</c:v>
                </c:pt>
                <c:pt idx="1">
                  <c:v>8.3333333333333329E-2</c:v>
                </c:pt>
                <c:pt idx="2">
                  <c:v>0.25</c:v>
                </c:pt>
                <c:pt idx="3">
                  <c:v>0.5</c:v>
                </c:pt>
                <c:pt idx="4">
                  <c:v>1</c:v>
                </c:pt>
              </c:numCache>
            </c:numRef>
          </c:xVal>
          <c:yVal>
            <c:numRef>
              <c:f>'Tvir30 Thermal Stability'!$B$65:$B$69</c:f>
              <c:numCache>
                <c:formatCode>0.00</c:formatCode>
                <c:ptCount val="5"/>
                <c:pt idx="0">
                  <c:v>99.999667597508719</c:v>
                </c:pt>
                <c:pt idx="1">
                  <c:v>99.544729768317282</c:v>
                </c:pt>
                <c:pt idx="2">
                  <c:v>49.609887088018858</c:v>
                </c:pt>
                <c:pt idx="3">
                  <c:v>2.3396802644131167</c:v>
                </c:pt>
                <c:pt idx="4">
                  <c:v>2.0363883782854901</c:v>
                </c:pt>
              </c:numCache>
            </c:numRef>
          </c:yVal>
          <c:smooth val="0"/>
          <c:extLst>
            <c:ext xmlns:c16="http://schemas.microsoft.com/office/drawing/2014/chart" uri="{C3380CC4-5D6E-409C-BE32-E72D297353CC}">
              <c16:uniqueId val="{00000000-1293-4F6B-A0C2-21602ECF3ECB}"/>
            </c:ext>
          </c:extLst>
        </c:ser>
        <c:dLbls>
          <c:showLegendKey val="0"/>
          <c:showVal val="0"/>
          <c:showCatName val="0"/>
          <c:showSerName val="0"/>
          <c:showPercent val="0"/>
          <c:showBubbleSize val="0"/>
        </c:dLbls>
        <c:axId val="1226006959"/>
        <c:axId val="1226016527"/>
      </c:scatterChart>
      <c:valAx>
        <c:axId val="1226006959"/>
        <c:scaling>
          <c:orientation val="minMax"/>
          <c:max val="1"/>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t>Time (h)</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26016527"/>
        <c:crosses val="autoZero"/>
        <c:crossBetween val="midCat"/>
        <c:majorUnit val="0.25"/>
      </c:valAx>
      <c:valAx>
        <c:axId val="1226016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sz="800"/>
                  <a:t>Mean relative enzyme activity (%)</a:t>
                </a:r>
              </a:p>
            </c:rich>
          </c:tx>
          <c:layout>
            <c:manualLayout>
              <c:xMode val="edge"/>
              <c:yMode val="edge"/>
              <c:x val="1.186995196553129E-2"/>
              <c:y val="0.1551900021880159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226006959"/>
        <c:crosses val="autoZero"/>
        <c:crossBetween val="midCat"/>
      </c:valAx>
      <c:spPr>
        <a:noFill/>
        <a:ln>
          <a:noFill/>
        </a:ln>
        <a:effectLst/>
      </c:spPr>
    </c:plotArea>
    <c:legend>
      <c:legendPos val="r"/>
      <c:layout>
        <c:manualLayout>
          <c:xMode val="edge"/>
          <c:yMode val="edge"/>
          <c:x val="0.40937879418192497"/>
          <c:y val="4.9836758210101877E-3"/>
          <c:w val="0.19846331666902731"/>
          <c:h val="0.131582162839533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531129166555774"/>
          <c:y val="0.10236273478268937"/>
          <c:w val="0.72148923406615384"/>
          <c:h val="0.64835562670115576"/>
        </c:manualLayout>
      </c:layout>
      <c:scatterChart>
        <c:scatterStyle val="lineMarker"/>
        <c:varyColors val="0"/>
        <c:ser>
          <c:idx val="0"/>
          <c:order val="0"/>
          <c:tx>
            <c:strRef>
              <c:f>'Thermal stability 40'!$B$90:$C$90</c:f>
              <c:strCache>
                <c:ptCount val="1"/>
                <c:pt idx="0">
                  <c:v>40°C</c:v>
                </c:pt>
              </c:strCache>
            </c:strRef>
          </c:tx>
          <c:spPr>
            <a:ln w="19050" cap="rnd">
              <a:solidFill>
                <a:schemeClr val="dk1">
                  <a:tint val="88500"/>
                </a:schemeClr>
              </a:solidFill>
              <a:round/>
            </a:ln>
            <a:effectLst/>
          </c:spPr>
          <c:marker>
            <c:symbol val="triang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Thermal stability 40'!$C$92:$C$97</c:f>
                <c:numCache>
                  <c:formatCode>General</c:formatCode>
                  <c:ptCount val="6"/>
                  <c:pt idx="0">
                    <c:v>6.2169653995376626</c:v>
                  </c:pt>
                  <c:pt idx="1">
                    <c:v>3.5274113449650546</c:v>
                  </c:pt>
                  <c:pt idx="2">
                    <c:v>6.3315439138189369</c:v>
                  </c:pt>
                  <c:pt idx="3">
                    <c:v>3.1669766672490312</c:v>
                  </c:pt>
                  <c:pt idx="4">
                    <c:v>1.7561312290385922</c:v>
                  </c:pt>
                  <c:pt idx="5">
                    <c:v>3.0134627222072941</c:v>
                  </c:pt>
                </c:numCache>
              </c:numRef>
            </c:plus>
            <c:minus>
              <c:numRef>
                <c:f>'Thermal stability 40'!$C$92:$C$97</c:f>
                <c:numCache>
                  <c:formatCode>General</c:formatCode>
                  <c:ptCount val="6"/>
                  <c:pt idx="0">
                    <c:v>6.2169653995376626</c:v>
                  </c:pt>
                  <c:pt idx="1">
                    <c:v>3.5274113449650546</c:v>
                  </c:pt>
                  <c:pt idx="2">
                    <c:v>6.3315439138189369</c:v>
                  </c:pt>
                  <c:pt idx="3">
                    <c:v>3.1669766672490312</c:v>
                  </c:pt>
                  <c:pt idx="4">
                    <c:v>1.7561312290385922</c:v>
                  </c:pt>
                  <c:pt idx="5">
                    <c:v>3.0134627222072941</c:v>
                  </c:pt>
                </c:numCache>
              </c:numRef>
            </c:minus>
            <c:spPr>
              <a:noFill/>
              <a:ln w="9525" cap="flat" cmpd="sng" algn="ctr">
                <a:solidFill>
                  <a:schemeClr val="tx1">
                    <a:lumMod val="65000"/>
                    <a:lumOff val="35000"/>
                  </a:schemeClr>
                </a:solidFill>
                <a:round/>
              </a:ln>
              <a:effectLst/>
            </c:spPr>
          </c:errBars>
          <c:xVal>
            <c:numRef>
              <c:f>'Thermal stability 40'!$A$92:$A$98</c:f>
              <c:numCache>
                <c:formatCode>General</c:formatCode>
                <c:ptCount val="7"/>
                <c:pt idx="0">
                  <c:v>0</c:v>
                </c:pt>
                <c:pt idx="1">
                  <c:v>6</c:v>
                </c:pt>
                <c:pt idx="2">
                  <c:v>18</c:v>
                </c:pt>
                <c:pt idx="3">
                  <c:v>24</c:v>
                </c:pt>
                <c:pt idx="4">
                  <c:v>48</c:v>
                </c:pt>
                <c:pt idx="5">
                  <c:v>72</c:v>
                </c:pt>
                <c:pt idx="6">
                  <c:v>100</c:v>
                </c:pt>
              </c:numCache>
            </c:numRef>
          </c:xVal>
          <c:yVal>
            <c:numRef>
              <c:f>'Thermal stability 40'!$B$92:$B$98</c:f>
              <c:numCache>
                <c:formatCode>0.00</c:formatCode>
                <c:ptCount val="7"/>
                <c:pt idx="0">
                  <c:v>100.00104877260905</c:v>
                </c:pt>
                <c:pt idx="1">
                  <c:v>92.632550441995747</c:v>
                </c:pt>
                <c:pt idx="2">
                  <c:v>100.58929023597733</c:v>
                </c:pt>
                <c:pt idx="3">
                  <c:v>96.862198502742274</c:v>
                </c:pt>
                <c:pt idx="4">
                  <c:v>91.276821350839086</c:v>
                </c:pt>
                <c:pt idx="5">
                  <c:v>93.898029049319959</c:v>
                </c:pt>
                <c:pt idx="6">
                  <c:v>67.636957528090917</c:v>
                </c:pt>
              </c:numCache>
            </c:numRef>
          </c:yVal>
          <c:smooth val="0"/>
          <c:extLst>
            <c:ext xmlns:c16="http://schemas.microsoft.com/office/drawing/2014/chart" uri="{C3380CC4-5D6E-409C-BE32-E72D297353CC}">
              <c16:uniqueId val="{00000000-D87B-4723-8B2D-1A9EE4901E7B}"/>
            </c:ext>
          </c:extLst>
        </c:ser>
        <c:dLbls>
          <c:showLegendKey val="0"/>
          <c:showVal val="0"/>
          <c:showCatName val="0"/>
          <c:showSerName val="0"/>
          <c:showPercent val="0"/>
          <c:showBubbleSize val="0"/>
        </c:dLbls>
        <c:axId val="1130730608"/>
        <c:axId val="1130714384"/>
      </c:scatterChart>
      <c:valAx>
        <c:axId val="113073060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IE"/>
                  <a:t>Time (h)</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30714384"/>
        <c:crosses val="autoZero"/>
        <c:crossBetween val="midCat"/>
      </c:valAx>
      <c:valAx>
        <c:axId val="1130714384"/>
        <c:scaling>
          <c:orientation val="minMax"/>
          <c:max val="120"/>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30730608"/>
        <c:crosses val="autoZero"/>
        <c:crossBetween val="midCat"/>
      </c:valAx>
      <c:spPr>
        <a:noFill/>
        <a:ln>
          <a:noFill/>
        </a:ln>
        <a:effectLst/>
      </c:spPr>
    </c:plotArea>
    <c:legend>
      <c:legendPos val="r"/>
      <c:layout>
        <c:manualLayout>
          <c:xMode val="edge"/>
          <c:yMode val="edge"/>
          <c:x val="0.37328003501239393"/>
          <c:y val="2.7052848020944131E-3"/>
          <c:w val="0.2098536160995659"/>
          <c:h val="9.9436283019317978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416</cdr:x>
      <cdr:y>0</cdr:y>
    </cdr:from>
    <cdr:to>
      <cdr:x>0.13231</cdr:x>
      <cdr:y>0.11238</cdr:y>
    </cdr:to>
    <cdr:sp macro="" textlink="">
      <cdr:nvSpPr>
        <cdr:cNvPr id="2" name="TextBox 12"/>
        <cdr:cNvSpPr txBox="1"/>
      </cdr:nvSpPr>
      <cdr:spPr>
        <a:xfrm xmlns:a="http://schemas.openxmlformats.org/drawingml/2006/main">
          <a:off x="62776" y="-4699322"/>
          <a:ext cx="523750" cy="278947"/>
        </a:xfrm>
        <a:prstGeom xmlns:a="http://schemas.openxmlformats.org/drawingml/2006/main" prst="rect">
          <a:avLst/>
        </a:prstGeom>
        <a:noFill xmlns:a="http://schemas.openxmlformats.org/drawingml/2006/main"/>
      </cdr:spPr>
      <cdr:txBody>
        <a:bodyPr xmlns:a="http://schemas.openxmlformats.org/drawingml/2006/main" wrap="square" rtlCol="0">
          <a:noAutofit/>
        </a:bodyPr>
        <a:lstStyle xmlns:a="http://schemas.openxmlformats.org/drawingml/2006/main"/>
        <a:p xmlns:a="http://schemas.openxmlformats.org/drawingml/2006/main">
          <a:pPr algn="just">
            <a:lnSpc>
              <a:spcPct val="110000"/>
            </a:lnSpc>
            <a:tabLst>
              <a:tab pos="4508500" algn="r"/>
            </a:tabLst>
          </a:pPr>
          <a:r>
            <a:rPr lang="en-GB" sz="900" b="1" kern="1200">
              <a:solidFill>
                <a:srgbClr val="000000"/>
              </a:solidFill>
              <a:effectLst/>
              <a:latin typeface="Arial" panose="020B0604020202020204" pitchFamily="34" charset="0"/>
              <a:ea typeface="Times New Roman" panose="02020603050405020304" pitchFamily="18" charset="0"/>
              <a:cs typeface="Times New Roman" panose="02020603050405020304" pitchFamily="18" charset="0"/>
            </a:rPr>
            <a:t>A</a:t>
          </a:r>
          <a:r>
            <a:rPr lang="en-GB" sz="1050" b="1" kern="1200">
              <a:solidFill>
                <a:srgbClr val="000000"/>
              </a:solidFill>
              <a:effectLst/>
              <a:latin typeface="Calibri" panose="020F0502020204030204" pitchFamily="34" charset="0"/>
              <a:ea typeface="Times New Roman" panose="02020603050405020304" pitchFamily="18" charset="0"/>
              <a:cs typeface="Times New Roman" panose="02020603050405020304" pitchFamily="18" charset="0"/>
            </a:rPr>
            <a:t>. </a:t>
          </a:r>
          <a:endParaRPr lang="en-IE"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E8F09B4C47EAC4F816B3E70F2FA0E7D" ma:contentTypeVersion="15" ma:contentTypeDescription="Create a new document." ma:contentTypeScope="" ma:versionID="f8ea7d60574926f02add66f0b91001d2">
  <xsd:schema xmlns:xsd="http://www.w3.org/2001/XMLSchema" xmlns:xs="http://www.w3.org/2001/XMLSchema" xmlns:p="http://schemas.microsoft.com/office/2006/metadata/properties" xmlns:ns3="59bff8c8-be01-4662-8e59-3d4a552e5b4e" xmlns:ns4="db860ae3-8be0-4521-8b11-146f57e0dde0" targetNamespace="http://schemas.microsoft.com/office/2006/metadata/properties" ma:root="true" ma:fieldsID="c17c9f6116def872099a9e49da23e6ac" ns3:_="" ns4:_="">
    <xsd:import namespace="59bff8c8-be01-4662-8e59-3d4a552e5b4e"/>
    <xsd:import namespace="db860ae3-8be0-4521-8b11-146f57e0dde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bff8c8-be01-4662-8e59-3d4a552e5b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b860ae3-8be0-4521-8b11-146f57e0dde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9bff8c8-be01-4662-8e59-3d4a552e5b4e" xsi:nil="true"/>
  </documentManagement>
</p:properties>
</file>

<file path=customXml/itemProps1.xml><?xml version="1.0" encoding="utf-8"?>
<ds:datastoreItem xmlns:ds="http://schemas.openxmlformats.org/officeDocument/2006/customXml" ds:itemID="{B12F5151-45D9-4050-B4BF-0FD36FCB0FBD}">
  <ds:schemaRefs>
    <ds:schemaRef ds:uri="http://schemas.microsoft.com/sharepoint/v3/contenttype/forms"/>
  </ds:schemaRefs>
</ds:datastoreItem>
</file>

<file path=customXml/itemProps2.xml><?xml version="1.0" encoding="utf-8"?>
<ds:datastoreItem xmlns:ds="http://schemas.openxmlformats.org/officeDocument/2006/customXml" ds:itemID="{D447796D-B4FA-4131-B990-81C0DB118E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bff8c8-be01-4662-8e59-3d4a552e5b4e"/>
    <ds:schemaRef ds:uri="db860ae3-8be0-4521-8b11-146f57e0dd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6A21A8D-98D3-47FA-A2C3-862D78A1A2C2}">
  <ds:schemaRefs>
    <ds:schemaRef ds:uri="http://schemas.openxmlformats.org/officeDocument/2006/bibliography"/>
  </ds:schemaRefs>
</ds:datastoreItem>
</file>

<file path=customXml/itemProps4.xml><?xml version="1.0" encoding="utf-8"?>
<ds:datastoreItem xmlns:ds="http://schemas.openxmlformats.org/officeDocument/2006/customXml" ds:itemID="{18FB5926-A9EA-4406-A055-80853A2503D8}">
  <ds:schemaRefs>
    <ds:schemaRef ds:uri="http://schemas.microsoft.com/office/2006/metadata/properties"/>
    <ds:schemaRef ds:uri="http://schemas.microsoft.com/office/infopath/2007/PartnerControls"/>
    <ds:schemaRef ds:uri="59bff8c8-be01-4662-8e59-3d4a552e5b4e"/>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6</Pages>
  <Words>7257</Words>
  <Characters>41367</Characters>
  <Application>Microsoft Office Word</Application>
  <DocSecurity>0</DocSecurity>
  <Lines>344</Lines>
  <Paragraphs>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Anastasia.Klemanska</cp:lastModifiedBy>
  <cp:revision>56</cp:revision>
  <cp:lastPrinted>2023-03-03T13:38:00Z</cp:lastPrinted>
  <dcterms:created xsi:type="dcterms:W3CDTF">2023-03-03T13:38:00Z</dcterms:created>
  <dcterms:modified xsi:type="dcterms:W3CDTF">2023-03-14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39uVLGBr"/&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ContentTypeId">
    <vt:lpwstr>0x0101008E8F09B4C47EAC4F816B3E70F2FA0E7D</vt:lpwstr>
  </property>
</Properties>
</file>